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r w:rsidR="004B4F66" w:rsidRPr="004B4F66">
        <w:t xml:space="preserve">ariance in leaf nitrogen content </w:t>
      </w:r>
      <w:ins w:id="5" w:author="Perkowski, Evan A [2]"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2]" w:date="2023-01-02T23:10:00Z">
        <w:r w:rsidR="00780F85" w:rsidRPr="00780F85">
          <w:t xml:space="preserve">Costs of resource use </w:t>
        </w:r>
      </w:ins>
      <w:commentRangeStart w:id="7"/>
      <w:commentRangeStart w:id="8"/>
      <w:commentRangeEnd w:id="7"/>
      <w:r w:rsidR="008010F3" w:rsidRPr="00780F85">
        <w:rPr>
          <w:rStyle w:val="CommentReference"/>
          <w:rFonts w:eastAsiaTheme="minorHAnsi" w:cs="Times New Roman (Body CS)"/>
        </w:rPr>
        <w:commentReference w:id="7"/>
      </w:r>
      <w:commentRangeEnd w:id="8"/>
      <w:r w:rsidR="00780F85">
        <w:rPr>
          <w:rStyle w:val="CommentReference"/>
          <w:rFonts w:eastAsiaTheme="minorHAnsi" w:cs="Times New Roman (Body CS)"/>
        </w:rPr>
        <w:commentReference w:id="8"/>
      </w:r>
      <w:r w:rsidR="003C7D13" w:rsidRPr="00780F85">
        <w:t>modif</w:t>
      </w:r>
      <w:ins w:id="9"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10" w:author="Perkowski, Evan A" w:date="2023-01-11T16:47:00Z">
        <w:r w:rsidR="002D437C">
          <w:rPr>
            <w:bCs/>
          </w:rPr>
          <w:t xml:space="preserve">323 </w:t>
        </w:r>
      </w:ins>
      <w:r>
        <w:rPr>
          <w:bCs/>
        </w:rPr>
        <w:t>words</w:t>
      </w:r>
    </w:p>
    <w:p w14:paraId="543417E2" w14:textId="41818480" w:rsidR="00160CD3" w:rsidRDefault="00160CD3" w:rsidP="0025039E">
      <w:pPr>
        <w:spacing w:line="36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25039E">
      <w:pPr>
        <w:spacing w:line="36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25039E">
      <w:pPr>
        <w:spacing w:line="36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25039E">
      <w:pPr>
        <w:spacing w:line="36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08C8DB13"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11"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2" w:author="Perkowski, Evan A" w:date="2023-01-11T16:37:00Z">
        <w:r w:rsidR="002D437C">
          <w:t xml:space="preserve">by </w:t>
        </w:r>
      </w:ins>
      <w:r w:rsidR="00A70EE7">
        <w:t xml:space="preserve">a negative relationship with </w:t>
      </w:r>
      <w:ins w:id="13" w:author="Perkowski, Evan A" w:date="2023-01-11T16:29:00Z">
        <w:r w:rsidR="00A217C4">
          <w:t xml:space="preserve">leaf </w:t>
        </w:r>
        <w:proofErr w:type="gramStart"/>
        <w:r w:rsidR="00A217C4">
          <w:rPr>
            <w:i/>
            <w:iCs/>
          </w:rPr>
          <w:t>C</w:t>
        </w:r>
      </w:ins>
      <w:ins w:id="14" w:author="Perkowski, Evan A" w:date="2023-01-11T16:30:00Z">
        <w:r w:rsidR="00A217C4">
          <w:rPr>
            <w:vertAlign w:val="subscript"/>
          </w:rPr>
          <w:t>i</w:t>
        </w:r>
        <w:r w:rsidR="00A217C4">
          <w:t>:</w:t>
        </w:r>
        <w:r w:rsidR="00A217C4">
          <w:rPr>
            <w:i/>
            <w:iCs/>
          </w:rPr>
          <w:t>C</w:t>
        </w:r>
        <w:r w:rsidR="00A217C4">
          <w:rPr>
            <w:vertAlign w:val="subscript"/>
          </w:rPr>
          <w:t>a</w:t>
        </w:r>
      </w:ins>
      <w:ins w:id="15" w:author="Perkowski, Evan A" w:date="2023-01-11T16:39:00Z">
        <w:r w:rsidR="002D437C">
          <w:t>.</w:t>
        </w:r>
        <w:proofErr w:type="gramEnd"/>
        <w:r w:rsidR="002D437C">
          <w:t xml:space="preserve"> The theory predicts that</w:t>
        </w:r>
      </w:ins>
      <w:ins w:id="16" w:author="Perkowski, Evan A" w:date="2023-01-11T16:38:00Z">
        <w:r w:rsidR="002D437C">
          <w:t xml:space="preserve"> </w:t>
        </w:r>
      </w:ins>
      <w:ins w:id="17"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8" w:author="Perkowski, Evan A" w:date="2023-01-11T16:36:00Z">
        <w:r w:rsidR="00A217C4">
          <w:t xml:space="preserve">leaf </w:t>
        </w:r>
      </w:ins>
      <w:proofErr w:type="gramStart"/>
      <w:ins w:id="19" w:author="Perkowski, Evan A" w:date="2023-01-11T16:30:00Z">
        <w:r w:rsidR="00A217C4">
          <w:rPr>
            <w:i/>
            <w:iCs/>
          </w:rPr>
          <w:t>C</w:t>
        </w:r>
        <w:r w:rsidR="00A217C4">
          <w:rPr>
            <w:vertAlign w:val="subscript"/>
          </w:rPr>
          <w:t>i</w:t>
        </w:r>
        <w:r w:rsidR="00A217C4">
          <w:t>:</w:t>
        </w:r>
        <w:r w:rsidR="00A217C4">
          <w:rPr>
            <w:i/>
            <w:iCs/>
          </w:rPr>
          <w:t>C</w:t>
        </w:r>
        <w:r w:rsidR="00A217C4">
          <w:rPr>
            <w:vertAlign w:val="subscript"/>
          </w:rPr>
          <w:t>a</w:t>
        </w:r>
        <w:proofErr w:type="gramEnd"/>
        <w:r w:rsidR="00A217C4">
          <w:t xml:space="preserve"> </w:t>
        </w:r>
      </w:ins>
      <w:ins w:id="20" w:author="Perkowski, Evan A" w:date="2023-01-11T16:36:00Z">
        <w:r w:rsidR="00A217C4">
          <w:t xml:space="preserve">due to </w:t>
        </w:r>
      </w:ins>
      <w:ins w:id="21" w:author="Perkowski, Evan A" w:date="2023-01-11T16:37:00Z">
        <w:r w:rsidR="00A217C4">
          <w:t>changes in</w:t>
        </w:r>
      </w:ins>
      <w:ins w:id="22" w:author="Perkowski, Evan A" w:date="2023-01-11T16:29:00Z">
        <w:r w:rsidR="00A217C4">
          <w:t xml:space="preserve"> </w:t>
        </w:r>
      </w:ins>
      <w:r w:rsidR="00A70EE7" w:rsidRPr="00A217C4">
        <w:t>the</w:t>
      </w:r>
      <w:r w:rsidR="00A70EE7">
        <w:t xml:space="preserve"> unit cost of acquiring and using </w:t>
      </w:r>
      <w:ins w:id="23"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4" w:author="Perkowski, Evan A" w:date="2023-01-11T16:39:00Z">
        <w:r w:rsidR="002D437C">
          <w:t>, while climate induce</w:t>
        </w:r>
      </w:ins>
      <w:ins w:id="25" w:author="Perkowski, Evan A" w:date="2023-01-12T09:25:00Z">
        <w:r w:rsidR="00263427">
          <w:t>d</w:t>
        </w:r>
      </w:ins>
      <w:ins w:id="26" w:author="Perkowski, Evan A" w:date="2023-01-11T16:39:00Z">
        <w:r w:rsidR="002D437C">
          <w:t xml:space="preserve"> variance in </w:t>
        </w:r>
        <w:r w:rsidR="002D437C">
          <w:rPr>
            <w:i/>
            <w:iCs/>
          </w:rPr>
          <w:t>N</w:t>
        </w:r>
        <w:r w:rsidR="002D437C">
          <w:rPr>
            <w:vertAlign w:val="subscript"/>
          </w:rPr>
          <w:t>area</w:t>
        </w:r>
        <w:r w:rsidR="002D437C">
          <w:t xml:space="preserve"> directly through changes in leaf </w:t>
        </w:r>
        <w:r w:rsidR="002D437C">
          <w:rPr>
            <w:i/>
            <w:iCs/>
          </w:rPr>
          <w:t>C</w:t>
        </w:r>
        <w:r w:rsidR="002D437C">
          <w:rPr>
            <w:vertAlign w:val="subscript"/>
          </w:rPr>
          <w:t>i</w:t>
        </w:r>
        <w:r w:rsidR="002D437C">
          <w:t>:</w:t>
        </w:r>
        <w:r w:rsidR="002D437C">
          <w:rPr>
            <w:i/>
            <w:iCs/>
          </w:rPr>
          <w:t>C</w:t>
        </w:r>
        <w:r w:rsidR="002D437C">
          <w:rPr>
            <w:vertAlign w:val="subscript"/>
          </w:rPr>
          <w:t>a</w:t>
        </w:r>
      </w:ins>
      <w:r w:rsidR="004B4F66">
        <w:t>.</w:t>
      </w:r>
      <w:r w:rsidR="00457AA0">
        <w:t xml:space="preserve"> While </w:t>
      </w:r>
      <w:r>
        <w:t>promising</w:t>
      </w:r>
      <w:r w:rsidR="00457AA0">
        <w:t xml:space="preserve">, </w:t>
      </w:r>
      <w:r w:rsidR="00E703BA">
        <w:t>no study to date has explicitly measured the</w:t>
      </w:r>
      <w:ins w:id="27"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8"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9"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30" w:author="Perkowski, Evan A" w:date="2023-01-11T16:31:00Z">
        <w:r w:rsidR="00A217C4">
          <w:t xml:space="preserve"> lea</w:t>
        </w:r>
      </w:ins>
      <w:ins w:id="31" w:author="Perkowski, Evan A" w:date="2023-01-11T16:32:00Z">
        <w:r w:rsidR="00A217C4">
          <w:t xml:space="preserve">f </w:t>
        </w:r>
        <w:proofErr w:type="gramStart"/>
        <w:r w:rsidR="00A217C4">
          <w:rPr>
            <w:i/>
            <w:iCs/>
          </w:rPr>
          <w:t>C</w:t>
        </w:r>
        <w:r w:rsidR="00A217C4">
          <w:rPr>
            <w:vertAlign w:val="subscript"/>
          </w:rPr>
          <w:t>i</w:t>
        </w:r>
        <w:r w:rsidR="00A217C4">
          <w:t>:</w:t>
        </w:r>
        <w:r w:rsidR="00A217C4">
          <w:rPr>
            <w:i/>
            <w:iCs/>
          </w:rPr>
          <w:t>C</w:t>
        </w:r>
        <w:r w:rsidR="00A217C4">
          <w:rPr>
            <w:vertAlign w:val="subscript"/>
          </w:rPr>
          <w:t>a</w:t>
        </w:r>
        <w:proofErr w:type="gramEnd"/>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ins w:id="32" w:author="Perkowski, Evan A" w:date="2023-01-12T09:28:00Z">
        <w:r w:rsidR="00263427">
          <w:t>etical expectations</w:t>
        </w:r>
      </w:ins>
      <w:r w:rsidR="00A70EE7">
        <w:t xml:space="preserve">, we found a </w:t>
      </w:r>
      <w:r w:rsidR="00A91F4B">
        <w:t xml:space="preserve">strong </w:t>
      </w:r>
      <w:r w:rsidR="00A70EE7">
        <w:t xml:space="preserve">negative relationship between </w:t>
      </w:r>
      <w:ins w:id="33" w:author="Perkowski, Evan A" w:date="2023-01-11T16:32:00Z">
        <w:r w:rsidR="00A217C4">
          <w:t xml:space="preserve">leaf </w:t>
        </w:r>
        <w:proofErr w:type="gramStart"/>
        <w:r w:rsidR="00A217C4">
          <w:rPr>
            <w:i/>
            <w:iCs/>
          </w:rPr>
          <w:t>C</w:t>
        </w:r>
        <w:r w:rsidR="00A217C4">
          <w:rPr>
            <w:vertAlign w:val="subscript"/>
          </w:rPr>
          <w:t>i</w:t>
        </w:r>
        <w:r w:rsidR="00A217C4">
          <w:t>:</w:t>
        </w:r>
        <w:r w:rsidR="00A217C4">
          <w:rPr>
            <w:i/>
            <w:iCs/>
          </w:rPr>
          <w:t>C</w:t>
        </w:r>
        <w:r w:rsidR="00A217C4">
          <w:rPr>
            <w:vertAlign w:val="subscript"/>
          </w:rPr>
          <w:t>a</w:t>
        </w:r>
        <w:proofErr w:type="gramEnd"/>
        <w:r w:rsidR="00A217C4">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1T16:33:00Z">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ins>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5" w:author="Perkowski, Evan A" w:date="2023-01-11T16:40:00Z">
        <w:r w:rsidR="002D437C">
          <w:t>S</w:t>
        </w:r>
      </w:ins>
      <w:r w:rsidR="006A1E4A">
        <w:t>oil nitrogen availability, soil moisture, and vapor pressure deficit</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6" w:author="Perkowski, Evan A" w:date="2023-01-11T16:34:00Z">
        <w:r w:rsidR="00A217C4">
          <w:t>E</w:t>
        </w:r>
      </w:ins>
      <w:r w:rsidR="006A1E4A">
        <w:t xml:space="preserve">ffects of </w:t>
      </w:r>
      <w:ins w:id="37"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8"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39" w:author="Perkowski, Evan A" w:date="2023-01-11T16:33:00Z">
        <w:r w:rsidR="00A217C4">
          <w:t xml:space="preserve"> leaf </w:t>
        </w:r>
        <w:proofErr w:type="gramStart"/>
        <w:r w:rsidR="00A217C4">
          <w:rPr>
            <w:i/>
            <w:iCs/>
          </w:rPr>
          <w:t>C</w:t>
        </w:r>
        <w:r w:rsidR="00A217C4">
          <w:rPr>
            <w:vertAlign w:val="subscript"/>
          </w:rPr>
          <w:t>i</w:t>
        </w:r>
        <w:r w:rsidR="00A217C4">
          <w:t>:</w:t>
        </w:r>
        <w:r w:rsidR="00A217C4">
          <w:rPr>
            <w:i/>
            <w:iCs/>
          </w:rPr>
          <w:t>C</w:t>
        </w:r>
        <w:r w:rsidR="00A217C4">
          <w:rPr>
            <w:vertAlign w:val="subscript"/>
          </w:rPr>
          <w:t>a</w:t>
        </w:r>
        <w:proofErr w:type="gramEnd"/>
        <w:r w:rsidR="00A217C4">
          <w:t xml:space="preserve"> and negative effect </w:t>
        </w:r>
      </w:ins>
      <w:ins w:id="40" w:author="Perkowski, Evan A" w:date="2023-01-11T16:34:00Z">
        <w:r w:rsidR="00A217C4">
          <w:t xml:space="preserve">of increasing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w:t>
        </w:r>
      </w:ins>
      <w:r w:rsidR="006A1E4A">
        <w:t xml:space="preserve"> </w:t>
      </w:r>
      <w:r w:rsidR="006A1E4A">
        <w:rPr>
          <w:i/>
          <w:iCs/>
        </w:rPr>
        <w:t>N</w:t>
      </w:r>
      <w:r w:rsidR="006A1E4A">
        <w:rPr>
          <w:vertAlign w:val="subscript"/>
        </w:rPr>
        <w:t>area</w:t>
      </w:r>
      <w:ins w:id="41" w:author="Perkowski, Evan A" w:date="2023-01-11T16:34:00Z">
        <w:r w:rsidR="00A217C4">
          <w:t xml:space="preserve">, while effects of </w:t>
        </w:r>
      </w:ins>
      <w:ins w:id="42" w:author="Perkowski, Evan A" w:date="2023-01-12T09:28:00Z">
        <w:r w:rsidR="00263427">
          <w:t>vapor pressure deficit</w:t>
        </w:r>
      </w:ins>
      <w:ins w:id="43" w:author="Perkowski, Evan A" w:date="2023-01-11T16:34:00Z">
        <w:r w:rsidR="00A217C4">
          <w:t xml:space="preserve"> on </w:t>
        </w:r>
        <w:r w:rsidR="00A217C4">
          <w:rPr>
            <w:i/>
            <w:iCs/>
          </w:rPr>
          <w:t>N</w:t>
        </w:r>
        <w:r w:rsidR="00A217C4">
          <w:rPr>
            <w:vertAlign w:val="subscript"/>
          </w:rPr>
          <w:t>area</w:t>
        </w:r>
        <w:r w:rsidR="00A217C4">
          <w:t xml:space="preserve"> were </w:t>
        </w:r>
      </w:ins>
      <w:ins w:id="44" w:author="Perkowski, Evan A" w:date="2023-01-12T09:29:00Z">
        <w:r w:rsidR="00263427">
          <w:t>med</w:t>
        </w:r>
      </w:ins>
      <w:ins w:id="45" w:author="Perkowski, Evan A" w:date="2023-01-12T09:30:00Z">
        <w:r w:rsidR="00263427">
          <w:t xml:space="preserve">iated by </w:t>
        </w:r>
      </w:ins>
      <w:ins w:id="46" w:author="Perkowski, Evan A" w:date="2023-01-11T16:34:00Z">
        <w:r w:rsidR="00A217C4">
          <w:t xml:space="preserve">the negative effect of increasing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 </w:t>
        </w:r>
        <w:r w:rsidR="00A217C4">
          <w:rPr>
            <w:i/>
            <w:iCs/>
          </w:rPr>
          <w:t>N</w:t>
        </w:r>
        <w:r w:rsidR="00A217C4">
          <w:rPr>
            <w:vertAlign w:val="subscript"/>
          </w:rPr>
          <w:t>area</w:t>
        </w:r>
      </w:ins>
      <w:r w:rsidR="006A1E4A">
        <w:t>. These results provide the first empirical evidence</w:t>
      </w:r>
      <w:r w:rsidR="00A91F4B">
        <w:t xml:space="preserve"> showing that </w:t>
      </w:r>
      <w:ins w:id="47" w:author="Perkowski, Evan A" w:date="2023-01-11T16:47:00Z">
        <w:r w:rsidR="002D437C">
          <w:t xml:space="preserve">leaf </w:t>
        </w:r>
        <w:proofErr w:type="gramStart"/>
        <w:r w:rsidR="002D437C">
          <w:rPr>
            <w:i/>
            <w:iCs/>
          </w:rPr>
          <w:t>C</w:t>
        </w:r>
        <w:r w:rsidR="002D437C">
          <w:rPr>
            <w:vertAlign w:val="subscript"/>
          </w:rPr>
          <w:t>i</w:t>
        </w:r>
        <w:r w:rsidR="002D437C">
          <w:t>:</w:t>
        </w:r>
        <w:r w:rsidR="002D437C">
          <w:rPr>
            <w:i/>
            <w:iCs/>
          </w:rPr>
          <w:t>C</w:t>
        </w:r>
        <w:r w:rsidR="002D437C">
          <w:rPr>
            <w:vertAlign w:val="subscript"/>
          </w:rPr>
          <w:t>a</w:t>
        </w:r>
      </w:ins>
      <w:proofErr w:type="gramEnd"/>
      <w:r w:rsidR="00A91F4B">
        <w:t xml:space="preserve"> is a </w:t>
      </w:r>
      <w:r w:rsidR="006738DC">
        <w:t xml:space="preserve">primary </w:t>
      </w:r>
      <w:r w:rsidR="00A91F4B">
        <w:t>driver of</w:t>
      </w:r>
      <w:ins w:id="48"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C171001"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25039E">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44C3AD4"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25039E">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2)","plainTextFormattedCitation":"(Adams et al. 2016, Dong et al. 2017, 2020, 2022, Smith et al. 2019, Peng et al. 2021, Westerband et al. 2022)","previouslyFormattedCitation":"(Adams et al. 2016, Dong et al. 2017, 2020, 2022, Smith et al. 2019, Peng et al. 2021, Westerband et al. 2022)"},"properties":{"noteIndex":0},"schema":"https://github.com/citation-style-language/schema/raw/master/csl-citation.json"}</w:instrText>
      </w:r>
      <w:r w:rsidR="00171C56">
        <w:fldChar w:fldCharType="separate"/>
      </w:r>
      <w:r w:rsidR="0025039E" w:rsidRPr="0025039E">
        <w:rPr>
          <w:noProof/>
        </w:rPr>
        <w:t>(Adams et al. 2016, Dong et al. 2017, 2020, 2022, Smith et al. 2019, Peng et al. 2021, Westerband et al. 2022)</w:t>
      </w:r>
      <w:r w:rsidR="00171C56">
        <w:fldChar w:fldCharType="end"/>
      </w:r>
      <w:r w:rsidR="00F10C2A">
        <w:t>.</w:t>
      </w:r>
    </w:p>
    <w:p w14:paraId="241917BA" w14:textId="5B598F24"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49" w:author="Perkowski, Evan A" w:date="2023-01-03T15:17:00Z">
        <w:r w:rsidR="00826AF7">
          <w:t xml:space="preserve"> </w:t>
        </w:r>
      </w:ins>
      <w:ins w:id="50" w:author="Perkowski, Evan A" w:date="2023-01-12T09:41:00Z">
        <w:r w:rsidR="00BC0640">
          <w:t xml:space="preserve">The </w:t>
        </w:r>
      </w:ins>
      <w:r w:rsidR="00B53AEA">
        <w:t>theory predicts that, all else equal, an increase in soil nitrogen availability should decrease the cost of acquiring and using nutrients 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 xml:space="preserve">stomatal conductance </w:t>
      </w:r>
      <w:r w:rsidR="00310537">
        <w:fldChar w:fldCharType="begin" w:fldLock="1"/>
      </w:r>
      <w:r w:rsidR="00CD421F">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prep)","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51" w:author="Perkowski, Evan A" w:date="2023-01-12T09:41:00Z">
        <w:r w:rsidR="00BC0640">
          <w:rPr>
            <w:noProof/>
          </w:rPr>
          <w:t>; Perkowski et al.</w:t>
        </w:r>
      </w:ins>
      <w:ins w:id="52" w:author="Perkowski, Evan A" w:date="2023-01-12T09:42:00Z">
        <w:r w:rsidR="00BC0640">
          <w:rPr>
            <w:noProof/>
          </w:rPr>
          <w:t xml:space="preserve"> in prep</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ater costs,</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2B3607">
        <w:t xml:space="preserve"> and </w:t>
      </w:r>
      <w:ins w:id="53" w:author="Perkowski, Evan A" w:date="2023-01-03T15:17:00Z">
        <w:r w:rsidR="00826AF7">
          <w:t xml:space="preserve">leaf </w:t>
        </w:r>
      </w:ins>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54" w:author="Perkowski, Evan A" w:date="2023-01-11T16:55:00Z">
        <w:r w:rsidR="0025039E">
          <w:t>, suggesting that</w:t>
        </w:r>
      </w:ins>
      <w:r w:rsidR="00047003">
        <w:t xml:space="preserve"> the optimal response to increased vapor pressure deficit should be a reduction in stomatal conductance and leaf </w:t>
      </w:r>
      <w:r w:rsidR="00047003">
        <w:rPr>
          <w:i/>
          <w:iCs/>
        </w:rPr>
        <w:t>C</w:t>
      </w:r>
      <w:r w:rsidR="00047003">
        <w:rPr>
          <w:vertAlign w:val="subscript"/>
        </w:rPr>
        <w:t>i</w:t>
      </w:r>
      <w:r w:rsidR="00047003">
        <w:t>:</w:t>
      </w:r>
      <w:r w:rsidR="00047003">
        <w:rPr>
          <w:i/>
          <w:iCs/>
        </w:rPr>
        <w:t>C</w:t>
      </w:r>
      <w:r w:rsidR="00047003">
        <w:rPr>
          <w:vertAlign w:val="subscript"/>
        </w:rPr>
        <w:t>a</w:t>
      </w:r>
      <w:r w:rsidR="00047003">
        <w:t xml:space="preserve"> 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E46B6E">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d":{"date-parts":[["2022","11","16"]]},"page":"1-29","title":"Coordination of photosynthetic traits across soil and climate gradients","type":"article-journal"},"uris":["http://www.mendeley.com/documents/?uuid=21ffc03c-3e82-40b0-846f-1638da6585e7"]}],"mendeley":{"formattedCitation":"(Grossiord et al. 2020, Dong et al. 2020, Westerband et al. 2022)","plainTextFormattedCitation":"(Grossiord et al. 2020, Dong et al. 2020, Westerband et al. 2022)","previouslyFormattedCitation":"(Grossiord et al. 2020, Dong et al. 2020, Westerband et al. 2022)"},"properties":{"noteIndex":0},"schema":"https://github.com/citation-style-language/schema/raw/master/csl-citation.json"}</w:instrText>
      </w:r>
      <w:r w:rsidR="004B446C">
        <w:fldChar w:fldCharType="separate"/>
      </w:r>
      <w:r w:rsidR="00E46B6E" w:rsidRPr="00E46B6E">
        <w:rPr>
          <w:noProof/>
        </w:rPr>
        <w:t>(Grossiord et al. 2020, Dong et al. 2020, Westerband et al. 2022)</w:t>
      </w:r>
      <w:r w:rsidR="004B446C">
        <w:fldChar w:fldCharType="end"/>
      </w:r>
      <w:r w:rsidR="00BC0640">
        <w:t>.</w:t>
      </w:r>
    </w:p>
    <w:p w14:paraId="64800909" w14:textId="56D3C915" w:rsidR="004B446C" w:rsidRPr="00233877" w:rsidRDefault="00155249" w:rsidP="00233877">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55" w:author="Perkowski, Evan A" w:date="2023-01-12T09:47:00Z">
        <w:r w:rsidR="00CD421F">
          <w:t xml:space="preserve"> compared to a non-leguminous species, although these </w:t>
        </w:r>
      </w:ins>
      <w:ins w:id="56" w:author="Perkowski, Evan A" w:date="2023-01-12T09:48:00Z">
        <w:r w:rsidR="00CD421F">
          <w:t>differences</w:t>
        </w:r>
      </w:ins>
      <w:ins w:id="57" w:author="Perkowski, Evan A" w:date="2023-01-12T09:47:00Z">
        <w:r w:rsidR="00CD421F">
          <w:t xml:space="preserve"> were generally stronger with increasing nitrogen limitation</w:t>
        </w:r>
      </w:ins>
      <w:ins w:id="58"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ins w:id="59" w:author="Perkowski, Evan A" w:date="2023-01-12T09:48:00Z">
        <w:r w:rsidR="00CD421F">
          <w:t>, as</w:t>
        </w:r>
        <w:r w:rsidR="00CD421F">
          <w:t xml:space="preserve"> </w:t>
        </w:r>
      </w:ins>
      <w:r w:rsidR="002D7638">
        <w:t xml:space="preserve">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25039E">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nd Freckleton 2009)","plainTextFormattedCitation":"(Osborne and Freckleton 2009)","previouslyFormattedCitation":"(Osborne and Freckleton 2009)"},"properties":{"noteIndex":0},"schema":"https://github.com/citation-style-language/schema/raw/master/csl-citation.json"}</w:instrText>
      </w:r>
      <w:r w:rsidR="009C5D08">
        <w:fldChar w:fldCharType="separate"/>
      </w:r>
      <w:r w:rsidR="0025039E" w:rsidRPr="0025039E">
        <w:rPr>
          <w:noProof/>
        </w:rPr>
        <w:t>(Osborne and Freckleton 2009)</w:t>
      </w:r>
      <w:r w:rsidR="009C5D08">
        <w:fldChar w:fldCharType="end"/>
      </w:r>
      <w:r w:rsidR="002D7638">
        <w:t xml:space="preserve"> could be the result of</w:t>
      </w:r>
      <w:r w:rsidR="00AA379F">
        <w:t xml:space="preserve"> lower</w:t>
      </w:r>
      <w:ins w:id="60" w:author="Perkowski, Evan A" w:date="2023-01-03T15:31:00Z">
        <w:r w:rsidR="00043993">
          <w:t xml:space="preserve"> average</w:t>
        </w:r>
      </w:ins>
      <w:r w:rsidR="00AA379F">
        <w:t xml:space="preserve"> </w:t>
      </w:r>
      <w:r w:rsidR="00AA379F">
        <w:rPr>
          <w:i/>
          <w:iCs/>
          <w:lang w:val="el-GR"/>
        </w:rPr>
        <w:t>β</w:t>
      </w:r>
      <w:r w:rsidR="00AA379F">
        <w:t xml:space="preserve"> values</w:t>
      </w:r>
      <w:ins w:id="61" w:author="Perkowski, Evan A" w:date="2023-01-12T14:05:00Z">
        <w:r w:rsidR="00B21ED9">
          <w:t xml:space="preserve">. However, theory predicts that this response would </w:t>
        </w:r>
      </w:ins>
      <w:commentRangeStart w:id="62"/>
      <w:commentRangeStart w:id="63"/>
      <w:r w:rsidR="002D7638">
        <w:t xml:space="preserve">drive </w:t>
      </w:r>
      <w:r w:rsidR="00AA379F">
        <w:t xml:space="preserve">higher </w:t>
      </w:r>
      <w:r w:rsidR="00AA379F">
        <w:rPr>
          <w:i/>
          <w:iCs/>
        </w:rPr>
        <w:t>N</w:t>
      </w:r>
      <w:r w:rsidR="00AA379F">
        <w:rPr>
          <w:vertAlign w:val="subscript"/>
        </w:rPr>
        <w:t>area</w:t>
      </w:r>
      <w:r w:rsidR="00AA379F">
        <w:t xml:space="preserve"> </w:t>
      </w:r>
      <w:commentRangeEnd w:id="62"/>
      <w:r w:rsidR="002D7638">
        <w:rPr>
          <w:rStyle w:val="CommentReference"/>
          <w:rFonts w:eastAsiaTheme="minorHAnsi" w:cs="Times New Roman (Body CS)"/>
        </w:rPr>
        <w:commentReference w:id="62"/>
      </w:r>
      <w:commentRangeEnd w:id="63"/>
      <w:r w:rsidR="00CD421F">
        <w:rPr>
          <w:rStyle w:val="CommentReference"/>
          <w:rFonts w:eastAsiaTheme="minorHAnsi" w:cs="Times New Roman (Body CS)"/>
        </w:rPr>
        <w:commentReference w:id="63"/>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64" w:author="Perkowski, Evan A" w:date="2023-01-12T09:49:00Z">
        <w:r w:rsidR="00CD421F">
          <w:t>,</w:t>
        </w:r>
      </w:ins>
      <w:ins w:id="65" w:author="Perkowski, Evan A" w:date="2023-01-03T15:31:00Z">
        <w:r w:rsidR="00043993">
          <w:t xml:space="preserve"> despite </w:t>
        </w:r>
      </w:ins>
      <w:ins w:id="66" w:author="Perkowski, Evan A" w:date="2023-01-12T14:02:00Z">
        <w:r w:rsidR="00B21ED9">
          <w:t xml:space="preserve">empirical </w:t>
        </w:r>
      </w:ins>
      <w:ins w:id="67" w:author="Perkowski, Evan A" w:date="2023-01-03T15:31:00Z">
        <w:r w:rsidR="00043993">
          <w:t>evidence on the contrary</w:t>
        </w:r>
      </w:ins>
      <w:r w:rsidR="009C5D08">
        <w:t xml:space="preserve"> </w:t>
      </w:r>
      <w:r w:rsidR="009C5D08">
        <w:fldChar w:fldCharType="begin" w:fldLock="1"/>
      </w:r>
      <w:r w:rsidR="0004230F">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mendeley":{"formattedCitation":"(Schmitt and Edwards 1981, Sage and Pearcy 1987)","plainTextFormattedCitation":"(Schmitt and Edwards 1981, Sage and Pearcy 1987)","previouslyFormattedCitation":"(Schmitt and Edwards 1981, Sage and Pearcy 1987)"},"properties":{"noteIndex":0},"schema":"https://github.com/citation-style-language/schema/raw/master/csl-citation.json"}</w:instrText>
      </w:r>
      <w:r w:rsidR="009C5D08">
        <w:fldChar w:fldCharType="separate"/>
      </w:r>
      <w:r w:rsidR="0054373E" w:rsidRPr="0054373E">
        <w:rPr>
          <w:noProof/>
        </w:rPr>
        <w:t>(Schmitt and Edwards 1981, Sage and Pearcy 1987)</w:t>
      </w:r>
      <w:r w:rsidR="009C5D08">
        <w:fldChar w:fldCharType="end"/>
      </w:r>
      <w:r w:rsidR="00910E99">
        <w:t>.</w:t>
      </w:r>
      <w:ins w:id="68" w:author="Perkowski, Evan A" w:date="2023-01-12T14:13:00Z">
        <w:r w:rsidR="00233877">
          <w:t xml:space="preserve"> Alternatively, C</w:t>
        </w:r>
        <w:r w:rsidR="00233877">
          <w:rPr>
            <w:vertAlign w:val="subscript"/>
          </w:rPr>
          <w:t>4</w:t>
        </w:r>
        <w:r w:rsidR="00233877">
          <w:t xml:space="preserve"> species could have higher average </w:t>
        </w:r>
        <w:r w:rsidR="00233877">
          <w:rPr>
            <w:i/>
            <w:iCs/>
            <w:lang w:val="el-GR"/>
          </w:rPr>
          <w:t>β</w:t>
        </w:r>
        <w:r w:rsidR="00233877">
          <w:t xml:space="preserve"> values</w:t>
        </w:r>
      </w:ins>
      <w:ins w:id="69" w:author="Perkowski, Evan A" w:date="2023-01-12T14:14:00Z">
        <w:r w:rsidR="00233877">
          <w:t xml:space="preserve"> </w:t>
        </w:r>
      </w:ins>
      <w:ins w:id="70" w:author="Perkowski, Evan A" w:date="2023-01-12T14:15:00Z">
        <w:r w:rsidR="00233877">
          <w:t xml:space="preserve">if </w:t>
        </w:r>
      </w:ins>
      <w:ins w:id="71" w:author="Perkowski, Evan A" w:date="2023-01-12T14:14:00Z">
        <w:r w:rsidR="00233877">
          <w:t>associated</w:t>
        </w:r>
      </w:ins>
      <w:ins w:id="72" w:author="Perkowski, Evan A" w:date="2023-01-12T14:15:00Z">
        <w:r w:rsidR="00233877">
          <w:t xml:space="preserve"> costs of </w:t>
        </w:r>
      </w:ins>
      <w:ins w:id="73" w:author="Perkowski, Evan A" w:date="2023-01-12T14:14:00Z">
        <w:r w:rsidR="00233877">
          <w:t>PEP carboxylation</w:t>
        </w:r>
      </w:ins>
      <w:ins w:id="74" w:author="Perkowski, Evan A" w:date="2023-01-12T14:15:00Z">
        <w:r w:rsidR="00233877">
          <w:t xml:space="preserve"> increase the cost of acquiring and using nutrients relative to water. Theory predicts that this response would caus</w:t>
        </w:r>
      </w:ins>
      <w:ins w:id="75" w:author="Perkowski, Evan A" w:date="2023-01-12T14:16:00Z">
        <w:r w:rsidR="00233877">
          <w:t>e C</w:t>
        </w:r>
        <w:r w:rsidR="00233877">
          <w:rPr>
            <w:vertAlign w:val="subscript"/>
          </w:rPr>
          <w:t>4</w:t>
        </w:r>
        <w:r w:rsidR="00233877">
          <w:t xml:space="preserve"> species to increase </w:t>
        </w:r>
      </w:ins>
      <w:ins w:id="76" w:author="Perkowski, Evan A" w:date="2023-01-12T14:15:00Z">
        <w:r w:rsidR="00233877">
          <w:t xml:space="preserve">leaf </w:t>
        </w:r>
      </w:ins>
      <w:proofErr w:type="gramStart"/>
      <w:ins w:id="77" w:author="Perkowski, Evan A" w:date="2023-01-12T14:14:00Z">
        <w:r w:rsidR="00233877">
          <w:rPr>
            <w:i/>
            <w:iCs/>
          </w:rPr>
          <w:t>C</w:t>
        </w:r>
        <w:r w:rsidR="00233877">
          <w:rPr>
            <w:vertAlign w:val="subscript"/>
          </w:rPr>
          <w:t>i</w:t>
        </w:r>
        <w:r w:rsidR="00233877">
          <w:t>:</w:t>
        </w:r>
        <w:r w:rsidR="00233877">
          <w:rPr>
            <w:i/>
            <w:iCs/>
          </w:rPr>
          <w:t>C</w:t>
        </w:r>
        <w:r w:rsidR="00233877">
          <w:rPr>
            <w:vertAlign w:val="subscript"/>
          </w:rPr>
          <w:t>a</w:t>
        </w:r>
        <w:proofErr w:type="gramEnd"/>
        <w:r w:rsidR="00233877">
          <w:t xml:space="preserve"> and decrease </w:t>
        </w:r>
        <w:r w:rsidR="00233877">
          <w:rPr>
            <w:i/>
            <w:iCs/>
          </w:rPr>
          <w:t>N</w:t>
        </w:r>
        <w:r w:rsidR="00233877">
          <w:rPr>
            <w:vertAlign w:val="subscript"/>
          </w:rPr>
          <w:t>area</w:t>
        </w:r>
      </w:ins>
      <w:ins w:id="78" w:author="Perkowski, Evan A" w:date="2023-01-12T14:16:00Z">
        <w:r w:rsidR="00233877">
          <w:t xml:space="preserve">, </w:t>
        </w:r>
      </w:ins>
      <w:ins w:id="79" w:author="Perkowski, Evan A" w:date="2023-01-12T14:17:00Z">
        <w:r w:rsidR="00233877">
          <w:t xml:space="preserve">causing individuals to </w:t>
        </w:r>
      </w:ins>
      <w:ins w:id="80" w:author="Perkowski, Evan A" w:date="2023-01-12T14:16:00Z">
        <w:r w:rsidR="00233877">
          <w:t>sacrific</w:t>
        </w:r>
      </w:ins>
      <w:ins w:id="81" w:author="Perkowski, Evan A" w:date="2023-01-12T14:18:00Z">
        <w:r w:rsidR="00233877">
          <w:t>e</w:t>
        </w:r>
      </w:ins>
      <w:ins w:id="82" w:author="Perkowski, Evan A" w:date="2023-01-12T14:16:00Z">
        <w:r w:rsidR="00233877">
          <w:t xml:space="preserve"> inefficient water use for more efficient nitrogen use.</w:t>
        </w:r>
      </w:ins>
    </w:p>
    <w:p w14:paraId="13941385" w14:textId="4E4C5C63" w:rsidR="00CC790F" w:rsidRPr="00DD2B66"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25039E">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2)","plainTextFormattedCitation":"(Paillassa et al. 2020, Querejeta et al. 2022, Westerband et al. 2022)","previouslyFormattedCitation":"(Paillassa et al. 2020, Querejeta et al. 2022, Westerband et al. 2022)"},"properties":{"noteIndex":0},"schema":"https://github.com/citation-style-language/schema/raw/master/csl-citation.json"}</w:instrText>
      </w:r>
      <w:r w:rsidR="005A2C5C">
        <w:fldChar w:fldCharType="separate"/>
      </w:r>
      <w:r w:rsidR="0025039E" w:rsidRPr="0025039E">
        <w:rPr>
          <w:noProof/>
        </w:rPr>
        <w:t>(Paillassa et al. 2020, Querejeta et al. 2022, Westerband et al. 2022)</w:t>
      </w:r>
      <w:r w:rsidR="005A2C5C">
        <w:fldChar w:fldCharType="end"/>
      </w:r>
      <w:r>
        <w:t xml:space="preserve"> and</w:t>
      </w:r>
      <w:r w:rsidR="005B451C">
        <w:t xml:space="preserve"> </w:t>
      </w:r>
      <w:r w:rsidR="00DD2B66">
        <w:t>in</w:t>
      </w:r>
      <w:r w:rsidR="005B451C">
        <w:t xml:space="preserve"> </w:t>
      </w:r>
      <w:r>
        <w:t>manipulation experiments</w:t>
      </w:r>
      <w:ins w:id="83" w:author="Perkowski, Evan A" w:date="2023-01-12T10:14:00Z">
        <w:r w:rsidR="00E46B6E">
          <w:t xml:space="preserve"> </w:t>
        </w:r>
      </w:ins>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84" w:author="Perkowski, Evan A" w:date="2023-01-12T10:14:00Z">
        <w:r w:rsidR="00E46B6E">
          <w:rPr>
            <w:noProof/>
          </w:rPr>
          <w:t xml:space="preserve">Perkowski et al. in prep, </w:t>
        </w:r>
      </w:ins>
      <w:r w:rsidR="00E46B6E" w:rsidRPr="00E46B6E">
        <w:rPr>
          <w:noProof/>
        </w:rPr>
        <w:t>Bialic‐Murphy et al. 2021)</w:t>
      </w:r>
      <w:ins w:id="85" w:author="Perkowski, Evan A" w:date="2023-01-12T10:14:00Z">
        <w:r w:rsidR="00E46B6E">
          <w:fldChar w:fldCharType="end"/>
        </w:r>
      </w:ins>
      <w:r w:rsidR="005B451C">
        <w:t xml:space="preserve">. </w:t>
      </w:r>
      <w:r w:rsidR="000615D8">
        <w:t>Additionally, increasing vapor pressure deficit ha</w:t>
      </w:r>
      <w:ins w:id="86" w:author="Perkowski, Evan A" w:date="2023-01-12T10:28:00Z">
        <w:r w:rsidR="00541926">
          <w:t>s</w:t>
        </w:r>
      </w:ins>
      <w:r w:rsidR="000615D8">
        <w:t xml:space="preserve"> been shown to have </w:t>
      </w:r>
      <w:ins w:id="87"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CC790F">
        <w:t xml:space="preserve">However, </w:t>
      </w:r>
      <w:ins w:id="88"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89" w:author="Perkowski, Evan A" w:date="2023-01-12T10:13:00Z">
        <w:r w:rsidR="00E46B6E">
          <w:t xml:space="preserve">strong </w:t>
        </w:r>
      </w:ins>
      <w:ins w:id="90" w:author="Perkowski, Evan A" w:date="2023-01-12T10:11:00Z">
        <w:r w:rsidR="00E46B6E">
          <w:t>negative relationship</w:t>
        </w:r>
      </w:ins>
      <w:ins w:id="91" w:author="Perkowski, Evan A" w:date="2023-01-12T10:13:00Z">
        <w:r w:rsidR="00E46B6E">
          <w:t>s</w:t>
        </w:r>
      </w:ins>
      <w:ins w:id="92" w:author="Perkowski, Evan A" w:date="2023-01-12T10:11:00Z">
        <w:r w:rsidR="00E46B6E">
          <w:t xml:space="preserve"> with </w:t>
        </w:r>
      </w:ins>
      <w:ins w:id="93" w:author="Perkowski, Evan A" w:date="2023-01-12T10:12:00Z">
        <w:r w:rsidR="00E46B6E">
          <w:t xml:space="preserve">leaf </w:t>
        </w:r>
        <w:r w:rsidR="00E46B6E">
          <w:rPr>
            <w:i/>
            <w:iCs/>
          </w:rPr>
          <w:t>C</w:t>
        </w:r>
        <w:r w:rsidR="00E46B6E">
          <w:rPr>
            <w:vertAlign w:val="subscript"/>
          </w:rPr>
          <w:t>i</w:t>
        </w:r>
        <w:r w:rsidR="00E46B6E">
          <w:t>:</w:t>
        </w:r>
        <w:r w:rsidR="00E46B6E">
          <w:rPr>
            <w:i/>
            <w:iCs/>
          </w:rPr>
          <w:t>C</w:t>
        </w:r>
        <w:r w:rsidR="00E46B6E">
          <w:rPr>
            <w:vertAlign w:val="subscript"/>
          </w:rPr>
          <w:t>a</w:t>
        </w:r>
        <w:r w:rsidR="00E46B6E">
          <w:t xml:space="preserve"> </w:t>
        </w:r>
      </w:ins>
      <w:ins w:id="94" w:author="Perkowski, Evan A" w:date="2023-01-12T10:16:00Z">
        <w:r w:rsidR="00E46B6E">
          <w:fldChar w:fldCharType="begin" w:fldLock="1"/>
        </w:r>
      </w:ins>
      <w:r w:rsidR="00CA717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d":{"date-parts":[["2022","11","16"]]},"page":"1-29","title":"Coordination of photosynthetic traits across soil and climate gradients","type":"article-journal"},"uris":["http://www.mendeley.com/documents/?uuid=21ffc03c-3e82-40b0-846f-1638da6585e7"]}],"mendeley":{"formattedCitation":"(Dong et al. 2017, Paillassa et al. 2020, Westerband et al. 2022)","plainTextFormattedCitation":"(Dong et al. 2017, Paillassa et al. 2020, Westerband et al. 2022)","previouslyFormattedCitation":"(Dong et al. 2017, Paillassa et al. 2020, Westerband et al. 2022)"},"properties":{"noteIndex":0},"schema":"https://github.com/citation-style-language/schema/raw/master/csl-citation.json"}</w:instrText>
      </w:r>
      <w:r w:rsidR="00E46B6E">
        <w:fldChar w:fldCharType="separate"/>
      </w:r>
      <w:r w:rsidR="00E46B6E" w:rsidRPr="00E46B6E">
        <w:rPr>
          <w:noProof/>
        </w:rPr>
        <w:t>(Dong et al. 2017, Paillassa et al. 2020, Westerband et al. 2022)</w:t>
      </w:r>
      <w:ins w:id="95" w:author="Perkowski, Evan A" w:date="2023-01-12T10:16:00Z">
        <w:r w:rsidR="00E46B6E">
          <w:fldChar w:fldCharType="end"/>
        </w:r>
      </w:ins>
      <w:ins w:id="96"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97"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98" w:author="Perkowski, Evan A" w:date="2023-01-12T10:17:00Z">
        <w:r w:rsidR="00E46B6E">
          <w:t xml:space="preserve"> leaf </w:t>
        </w:r>
        <w:r w:rsidR="00E46B6E">
          <w:rPr>
            <w:i/>
            <w:iCs/>
          </w:rPr>
          <w:t>C</w:t>
        </w:r>
        <w:r w:rsidR="00E46B6E">
          <w:rPr>
            <w:vertAlign w:val="subscript"/>
          </w:rPr>
          <w:t>i</w:t>
        </w:r>
        <w:r w:rsidR="00E46B6E">
          <w:t>:</w:t>
        </w:r>
        <w:r w:rsidR="00E46B6E">
          <w:rPr>
            <w:i/>
            <w:iCs/>
          </w:rPr>
          <w:t>C</w:t>
        </w:r>
        <w:r w:rsidR="00E46B6E">
          <w:rPr>
            <w:vertAlign w:val="subscript"/>
          </w:rPr>
          <w:t>a</w:t>
        </w:r>
      </w:ins>
      <w:r w:rsidR="00CC790F">
        <w:t>.</w:t>
      </w:r>
      <w:ins w:id="99" w:author="Perkowski, Evan A" w:date="2023-01-12T10:30:00Z">
        <w:r w:rsidR="00CA7170">
          <w:t xml:space="preserve"> </w:t>
        </w:r>
      </w:ins>
      <w:ins w:id="100" w:author="Perkowski, Evan A" w:date="2023-01-12T10:49:00Z">
        <w:r w:rsidR="007335E5">
          <w:t>Additionally, as</w:t>
        </w:r>
      </w:ins>
      <w:ins w:id="101" w:author="Perkowski, Evan A" w:date="2023-01-12T10:50:00Z">
        <w:r w:rsidR="007335E5">
          <w:t xml:space="preserve"> </w:t>
        </w:r>
      </w:ins>
      <w:r w:rsidR="00CC790F">
        <w:rPr>
          <w:i/>
          <w:iCs/>
        </w:rPr>
        <w:t>N</w:t>
      </w:r>
      <w:r w:rsidR="00CC790F">
        <w:rPr>
          <w:vertAlign w:val="subscript"/>
        </w:rPr>
        <w:t>area</w:t>
      </w:r>
      <w:r w:rsidR="00CC790F">
        <w:t xml:space="preserve"> </w:t>
      </w:r>
      <w:ins w:id="102" w:author="Perkowski, Evan A" w:date="2023-01-12T10:50:00Z">
        <w:r w:rsidR="007335E5">
          <w:t>can be</w:t>
        </w:r>
      </w:ins>
      <w:r w:rsidR="00CC790F">
        <w:t xml:space="preserve"> broken down into </w:t>
      </w:r>
      <w:ins w:id="103" w:author="Perkowski, Evan A" w:date="2023-01-12T10:31:00Z">
        <w:r w:rsidR="00CA7170">
          <w:t>structural</w:t>
        </w:r>
      </w:ins>
      <w:ins w:id="104" w:author="Perkowski, Evan A" w:date="2023-01-12T10:57:00Z">
        <w:r w:rsidR="007335E5">
          <w:t xml:space="preserve"> (leaf mass per area; </w:t>
        </w:r>
        <w:r w:rsidR="007335E5">
          <w:rPr>
            <w:i/>
            <w:iCs/>
          </w:rPr>
          <w:t>M</w:t>
        </w:r>
      </w:ins>
      <w:ins w:id="105" w:author="Perkowski, Evan A" w:date="2023-01-12T10:58:00Z">
        <w:r w:rsidR="007335E5">
          <w:rPr>
            <w:vertAlign w:val="subscript"/>
          </w:rPr>
          <w:t>area</w:t>
        </w:r>
        <w:r w:rsidR="007335E5">
          <w:t>; g m</w:t>
        </w:r>
        <w:r w:rsidR="007335E5">
          <w:rPr>
            <w:vertAlign w:val="superscript"/>
          </w:rPr>
          <w:t>-2</w:t>
        </w:r>
        <w:r w:rsidR="007335E5">
          <w:t>)</w:t>
        </w:r>
      </w:ins>
      <w:ins w:id="106" w:author="Perkowski, Evan A" w:date="2023-01-12T10:31:00Z">
        <w:r w:rsidR="00CA7170">
          <w:t xml:space="preserve"> and metabolic </w:t>
        </w:r>
      </w:ins>
      <w:ins w:id="107" w:author="Perkowski, Evan A" w:date="2023-01-12T10:58:00Z">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ins>
      <w:ins w:id="108"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09"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10" w:author="Perkowski, Evan A" w:date="2023-01-12T10:52:00Z">
        <w:r w:rsidR="007335E5" w:rsidRPr="007335E5">
          <w:t xml:space="preserve"> </w:t>
        </w:r>
        <w:r w:rsidR="007335E5">
          <w:t xml:space="preserve">leaf </w:t>
        </w:r>
        <w:r w:rsidR="007335E5">
          <w:rPr>
            <w:i/>
            <w:iCs/>
          </w:rPr>
          <w:t>C</w:t>
        </w:r>
        <w:r w:rsidR="007335E5">
          <w:rPr>
            <w:vertAlign w:val="subscript"/>
          </w:rPr>
          <w:t>i</w:t>
        </w:r>
        <w:r w:rsidR="007335E5">
          <w:t>:</w:t>
        </w:r>
        <w:r w:rsidR="007335E5">
          <w:rPr>
            <w:i/>
            <w:iCs/>
          </w:rPr>
          <w:t>C</w:t>
        </w:r>
        <w:r w:rsidR="007335E5">
          <w:rPr>
            <w:vertAlign w:val="subscript"/>
          </w:rPr>
          <w:t>a</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11" w:author="Perkowski, Evan A" w:date="2023-01-12T10:52:00Z">
        <w:r w:rsidR="007335E5">
          <w:t xml:space="preserve">leaf </w:t>
        </w:r>
        <w:r w:rsidR="007335E5">
          <w:rPr>
            <w:i/>
            <w:iCs/>
          </w:rPr>
          <w:t>C</w:t>
        </w:r>
        <w:r w:rsidR="007335E5">
          <w:rPr>
            <w:vertAlign w:val="subscript"/>
          </w:rPr>
          <w:t>i</w:t>
        </w:r>
        <w:r w:rsidR="007335E5">
          <w:t>:</w:t>
        </w:r>
        <w:r w:rsidR="007335E5">
          <w:rPr>
            <w:i/>
            <w:iCs/>
          </w:rPr>
          <w:t>C</w:t>
        </w:r>
        <w:r w:rsidR="007335E5">
          <w:rPr>
            <w:vertAlign w:val="subscript"/>
          </w:rPr>
          <w:t>a</w:t>
        </w:r>
      </w:ins>
      <w:r w:rsidR="004150F4">
        <w:t xml:space="preserve"> 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7E1E5092" w:rsidR="005A0E7B" w:rsidRDefault="00A833A5" w:rsidP="0025039E">
      <w:pPr>
        <w:spacing w:line="360" w:lineRule="auto"/>
        <w:ind w:firstLine="720"/>
        <w:rPr>
          <w:ins w:id="112"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w:t>
      </w:r>
      <w:r w:rsidR="00136249">
        <w:lastRenderedPageBreak/>
        <w:t>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the expected climatic and soil resource</w:t>
      </w:r>
      <w:ins w:id="113" w:author="Perkowski, Evan A" w:date="2023-01-12T11:00:00Z">
        <w:r w:rsidR="00285FF4">
          <w:t xml:space="preserve"> variability</w:t>
        </w:r>
      </w:ins>
      <w:r w:rsidR="00610A42">
        <w:t xml:space="preserve"> across sites </w:t>
      </w:r>
      <w:r w:rsidR="005610A3">
        <w:t xml:space="preserve">to test the following </w:t>
      </w:r>
      <w:commentRangeStart w:id="114"/>
      <w:commentRangeStart w:id="115"/>
      <w:commentRangeStart w:id="116"/>
      <w:r w:rsidR="005610A3">
        <w:t>hypotheses</w:t>
      </w:r>
      <w:commentRangeEnd w:id="114"/>
      <w:r w:rsidR="0043441A">
        <w:rPr>
          <w:rStyle w:val="CommentReference"/>
          <w:rFonts w:eastAsiaTheme="minorHAnsi" w:cs="Times New Roman (Body CS)"/>
        </w:rPr>
        <w:commentReference w:id="114"/>
      </w:r>
      <w:commentRangeEnd w:id="115"/>
      <w:r w:rsidR="006D7311">
        <w:rPr>
          <w:rStyle w:val="CommentReference"/>
          <w:rFonts w:eastAsiaTheme="minorHAnsi" w:cs="Times New Roman (Body CS)"/>
        </w:rPr>
        <w:commentReference w:id="115"/>
      </w:r>
      <w:commentRangeEnd w:id="116"/>
      <w:r w:rsidR="00A763ED">
        <w:rPr>
          <w:rStyle w:val="CommentReference"/>
          <w:rFonts w:eastAsiaTheme="minorHAnsi" w:cs="Times New Roman (Body CS)"/>
        </w:rPr>
        <w:commentReference w:id="116"/>
      </w:r>
      <w:ins w:id="117" w:author="Perkowski, Evan A [2]" w:date="2023-01-02T23:22:00Z">
        <w:r w:rsidR="001D1E96">
          <w:t>:</w:t>
        </w:r>
      </w:ins>
    </w:p>
    <w:p w14:paraId="4D9352B1" w14:textId="4E17180F" w:rsidR="00BA6872" w:rsidRDefault="001D1E96" w:rsidP="00BA6872">
      <w:pPr>
        <w:pStyle w:val="ListParagraph"/>
        <w:numPr>
          <w:ilvl w:val="0"/>
          <w:numId w:val="4"/>
        </w:numPr>
        <w:spacing w:line="360" w:lineRule="auto"/>
        <w:ind w:left="720"/>
        <w:rPr>
          <w:ins w:id="118" w:author="Perkowski, Evan A" w:date="2023-01-12T13:11:00Z"/>
        </w:rPr>
      </w:pPr>
      <w:ins w:id="119" w:author="Perkowski, Evan A [2]"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20" w:author="Perkowski, Evan A [2]" w:date="2023-01-02T23:22:00Z">
        <w:r>
          <w:t xml:space="preserve"> We expected </w:t>
        </w:r>
      </w:ins>
      <w:ins w:id="121" w:author="Perkowski, Evan A [2]" w:date="2023-01-02T23:23:00Z">
        <w:r>
          <w:t>that N-fixing species would</w:t>
        </w:r>
      </w:ins>
      <w:ins w:id="122" w:author="Perkowski, Evan A" w:date="2023-01-11T17:00:00Z">
        <w:r w:rsidR="00A763ED">
          <w:t xml:space="preserve"> </w:t>
        </w:r>
      </w:ins>
      <w:ins w:id="123" w:author="Perkowski, Evan A [2]" w:date="2023-01-02T23:24:00Z">
        <w:r>
          <w:t xml:space="preserve">have lower </w:t>
        </w:r>
        <w:r w:rsidRPr="00BA6872">
          <w:rPr>
            <w:i/>
            <w:iCs/>
            <w:lang w:val="el-GR"/>
          </w:rPr>
          <w:t>β</w:t>
        </w:r>
        <w:r>
          <w:t xml:space="preserve"> values on average</w:t>
        </w:r>
      </w:ins>
      <w:ins w:id="124" w:author="Perkowski, Evan A [2]" w:date="2023-01-02T23:25:00Z">
        <w:r>
          <w:t xml:space="preserve"> due to </w:t>
        </w:r>
      </w:ins>
      <w:ins w:id="125" w:author="Perkowski, Evan A" w:date="2023-01-11T17:00:00Z">
        <w:r w:rsidR="00A763ED">
          <w:t>t</w:t>
        </w:r>
      </w:ins>
      <w:ins w:id="126" w:author="Perkowski, Evan A" w:date="2023-01-11T17:01:00Z">
        <w:r w:rsidR="00A763ED">
          <w:t>heir ability to minimize costs of nitrogen acquisition under low nitrogen availability</w:t>
        </w:r>
      </w:ins>
      <w:ins w:id="127" w:author="Perkowski, Evan A [2]" w:date="2023-01-02T23:25:00Z">
        <w:r>
          <w:t xml:space="preserve">, and that </w:t>
        </w:r>
        <w:r w:rsidRPr="00285FF4">
          <w:t>C</w:t>
        </w:r>
        <w:r w:rsidRPr="00BA6872">
          <w:rPr>
            <w:vertAlign w:val="subscript"/>
          </w:rPr>
          <w:t>4</w:t>
        </w:r>
        <w:r w:rsidRPr="00285FF4">
          <w:t xml:space="preserve"> species would have </w:t>
        </w:r>
      </w:ins>
      <w:ins w:id="128" w:author="Perkowski, Evan A" w:date="2023-01-12T13:10:00Z">
        <w:r w:rsidR="00BA6872">
          <w:t>higher</w:t>
        </w:r>
      </w:ins>
      <w:ins w:id="129" w:author="Perkowski, Evan A" w:date="2023-01-12T11:07:00Z">
        <w:r w:rsidR="00285FF4">
          <w:t xml:space="preserve"> </w:t>
        </w:r>
      </w:ins>
      <w:ins w:id="130" w:author="Perkowski, Evan A [2]" w:date="2023-01-02T23:25:00Z">
        <w:r w:rsidRPr="00BA6872">
          <w:rPr>
            <w:i/>
            <w:iCs/>
            <w:lang w:val="el-GR"/>
          </w:rPr>
          <w:t>β</w:t>
        </w:r>
        <w:r w:rsidRPr="00285FF4">
          <w:t xml:space="preserve"> values on average due to</w:t>
        </w:r>
      </w:ins>
      <w:ins w:id="131" w:author="Perkowski, Evan A" w:date="2023-01-12T11:07:00Z">
        <w:r w:rsidR="00285FF4">
          <w:t xml:space="preserve"> </w:t>
        </w:r>
      </w:ins>
      <w:ins w:id="132" w:author="Perkowski, Evan A" w:date="2023-01-12T13:10:00Z">
        <w:r w:rsidR="00BA6872">
          <w:t>higher costs of nutrient use associated with</w:t>
        </w:r>
      </w:ins>
      <w:ins w:id="133" w:author="Perkowski, Evan A" w:date="2023-01-12T13:11:00Z">
        <w:r w:rsidR="00BA6872">
          <w:t xml:space="preserve"> additional maintenance costs of nutrient use associated with PEP carboxylase</w:t>
        </w:r>
      </w:ins>
    </w:p>
    <w:p w14:paraId="69B4C4B0" w14:textId="58ABB905" w:rsidR="00AA48B8" w:rsidRDefault="004D73B8" w:rsidP="00285FF4">
      <w:pPr>
        <w:pStyle w:val="ListParagraph"/>
        <w:numPr>
          <w:ilvl w:val="0"/>
          <w:numId w:val="4"/>
        </w:numPr>
        <w:spacing w:line="360" w:lineRule="auto"/>
        <w:ind w:left="720"/>
        <w:rPr>
          <w:ins w:id="134" w:author="Perkowski, Evan A" w:date="2023-01-11T17:10:00Z"/>
        </w:rPr>
      </w:pPr>
      <w:ins w:id="135" w:author="Perkowski, Evan A" w:date="2023-01-11T17:45:00Z">
        <w:r w:rsidRPr="004D73B8">
          <w:t xml:space="preserve">Leaf </w:t>
        </w:r>
        <w:proofErr w:type="gramStart"/>
        <w:r w:rsidRPr="00285FF4">
          <w:rPr>
            <w:i/>
            <w:iCs/>
          </w:rPr>
          <w:t>C</w:t>
        </w:r>
        <w:r w:rsidRPr="00285FF4">
          <w:rPr>
            <w:vertAlign w:val="subscript"/>
          </w:rPr>
          <w:t>i</w:t>
        </w:r>
        <w:r w:rsidRPr="004D73B8">
          <w:t>:</w:t>
        </w:r>
        <w:r w:rsidRPr="00285FF4">
          <w:rPr>
            <w:i/>
            <w:iCs/>
          </w:rPr>
          <w:t>C</w:t>
        </w:r>
        <w:r w:rsidRPr="00285FF4">
          <w:rPr>
            <w:vertAlign w:val="subscript"/>
          </w:rPr>
          <w:t>a</w:t>
        </w:r>
        <w:proofErr w:type="gramEnd"/>
        <w:r w:rsidRPr="004D73B8">
          <w:t xml:space="preserve"> will be positively related to </w:t>
        </w:r>
        <w:r w:rsidRPr="00285FF4">
          <w:rPr>
            <w:i/>
            <w:iCs/>
            <w:lang w:val="el-GR"/>
          </w:rPr>
          <w:t>β</w:t>
        </w:r>
        <w:r w:rsidRPr="004D73B8">
          <w:t xml:space="preserve">, a pattern that will </w:t>
        </w:r>
      </w:ins>
      <w:ins w:id="136" w:author="Perkowski, Evan A" w:date="2023-01-12T11:03:00Z">
        <w:r w:rsidR="00285FF4">
          <w:t>result in</w:t>
        </w:r>
      </w:ins>
      <w:ins w:id="137" w:author="Perkowski, Evan A" w:date="2023-01-11T17:45:00Z">
        <w:r w:rsidRPr="004D73B8">
          <w:t xml:space="preserve"> a negative indirect effect of increasing soil nitrogen availability, positive indirect effect of increasing soil moisture on leaf </w:t>
        </w:r>
        <w:r w:rsidRPr="00285FF4">
          <w:rPr>
            <w:i/>
            <w:iCs/>
          </w:rPr>
          <w:t>C</w:t>
        </w:r>
        <w:r w:rsidRPr="00285FF4">
          <w:rPr>
            <w:vertAlign w:val="subscript"/>
          </w:rPr>
          <w:t>i</w:t>
        </w:r>
        <w:r>
          <w:t>:</w:t>
        </w:r>
        <w:r w:rsidRPr="00285FF4">
          <w:rPr>
            <w:i/>
            <w:iCs/>
          </w:rPr>
          <w:t>C</w:t>
        </w:r>
        <w:r w:rsidRPr="00285FF4">
          <w:rPr>
            <w:vertAlign w:val="subscript"/>
          </w:rPr>
          <w:t>a</w:t>
        </w:r>
        <w:r>
          <w:t xml:space="preserve">, lower </w:t>
        </w:r>
        <w:r w:rsidRPr="004D73B8">
          <w:t xml:space="preserve">leaf </w:t>
        </w:r>
        <w:r w:rsidRPr="00285FF4">
          <w:rPr>
            <w:i/>
            <w:iCs/>
          </w:rPr>
          <w:t>C</w:t>
        </w:r>
        <w:r w:rsidRPr="00285FF4">
          <w:rPr>
            <w:vertAlign w:val="subscript"/>
          </w:rPr>
          <w:t>i</w:t>
        </w:r>
        <w:r w:rsidRPr="004D73B8">
          <w:t>:</w:t>
        </w:r>
        <w:r w:rsidRPr="00285FF4">
          <w:rPr>
            <w:i/>
            <w:iCs/>
          </w:rPr>
          <w:t>C</w:t>
        </w:r>
        <w:r w:rsidRPr="00285FF4">
          <w:rPr>
            <w:vertAlign w:val="subscript"/>
          </w:rPr>
          <w:t>a</w:t>
        </w:r>
        <w:r>
          <w:t xml:space="preserve"> in N-fixing </w:t>
        </w:r>
      </w:ins>
      <w:ins w:id="138" w:author="Perkowski, Evan A" w:date="2023-01-12T11:04:00Z">
        <w:r w:rsidR="00285FF4">
          <w:t xml:space="preserve">species, and </w:t>
        </w:r>
        <w:commentRangeStart w:id="139"/>
        <w:r w:rsidR="00285FF4">
          <w:t xml:space="preserve">higher </w:t>
        </w:r>
        <w:r w:rsidR="00285FF4" w:rsidRPr="004D73B8">
          <w:t xml:space="preserve">leaf </w:t>
        </w:r>
        <w:r w:rsidR="00285FF4" w:rsidRPr="00285FF4">
          <w:rPr>
            <w:i/>
            <w:iCs/>
          </w:rPr>
          <w:t>C</w:t>
        </w:r>
        <w:r w:rsidR="00285FF4" w:rsidRPr="00285FF4">
          <w:rPr>
            <w:vertAlign w:val="subscript"/>
          </w:rPr>
          <w:t>i</w:t>
        </w:r>
        <w:r w:rsidR="00285FF4" w:rsidRPr="004D73B8">
          <w:t>:</w:t>
        </w:r>
        <w:r w:rsidR="00285FF4" w:rsidRPr="00285FF4">
          <w:rPr>
            <w:i/>
            <w:iCs/>
          </w:rPr>
          <w:t>C</w:t>
        </w:r>
        <w:r w:rsidR="00285FF4" w:rsidRPr="00285FF4">
          <w:rPr>
            <w:vertAlign w:val="subscript"/>
          </w:rPr>
          <w:t>a</w:t>
        </w:r>
        <w:r w:rsidR="00285FF4">
          <w:rPr>
            <w:vertAlign w:val="subscript"/>
          </w:rPr>
          <w:t xml:space="preserve"> </w:t>
        </w:r>
        <w:r w:rsidR="00285FF4">
          <w:t xml:space="preserve">in </w:t>
        </w:r>
      </w:ins>
      <w:ins w:id="140" w:author="Perkowski, Evan A" w:date="2023-01-11T17:45:00Z">
        <w:r>
          <w:t>C</w:t>
        </w:r>
        <w:r w:rsidRPr="00285FF4">
          <w:rPr>
            <w:vertAlign w:val="subscript"/>
          </w:rPr>
          <w:t>4</w:t>
        </w:r>
        <w:r>
          <w:t xml:space="preserve"> species. </w:t>
        </w:r>
      </w:ins>
      <w:commentRangeEnd w:id="139"/>
      <w:ins w:id="141" w:author="Perkowski, Evan A" w:date="2023-01-12T11:04:00Z">
        <w:r w:rsidR="00285FF4">
          <w:rPr>
            <w:rStyle w:val="CommentReference"/>
            <w:rFonts w:eastAsiaTheme="minorHAnsi" w:cs="Times New Roman (Body CS)"/>
          </w:rPr>
          <w:commentReference w:id="139"/>
        </w:r>
      </w:ins>
      <w:ins w:id="142" w:author="Perkowski, Evan A" w:date="2023-01-11T17:45:00Z">
        <w:r>
          <w:t>We also expected that l</w:t>
        </w:r>
      </w:ins>
      <w:ins w:id="143" w:author="Perkowski, Evan A" w:date="2023-01-11T17:11:00Z">
        <w:r w:rsidR="00AA48B8">
          <w:t xml:space="preserve">eaf </w:t>
        </w:r>
        <w:proofErr w:type="gramStart"/>
        <w:r w:rsidR="00AA48B8" w:rsidRPr="00285FF4">
          <w:rPr>
            <w:i/>
            <w:iCs/>
          </w:rPr>
          <w:t>C</w:t>
        </w:r>
        <w:r w:rsidR="00AA48B8" w:rsidRPr="00285FF4">
          <w:rPr>
            <w:vertAlign w:val="subscript"/>
          </w:rPr>
          <w:t>i</w:t>
        </w:r>
        <w:r w:rsidR="00AA48B8">
          <w:t>:</w:t>
        </w:r>
        <w:r w:rsidR="00AA48B8" w:rsidRPr="00285FF4">
          <w:rPr>
            <w:i/>
            <w:iCs/>
          </w:rPr>
          <w:t>C</w:t>
        </w:r>
        <w:r w:rsidR="00AA48B8" w:rsidRPr="00285FF4">
          <w:rPr>
            <w:vertAlign w:val="subscript"/>
          </w:rPr>
          <w:t>a</w:t>
        </w:r>
        <w:proofErr w:type="gramEnd"/>
        <w:r w:rsidR="00AA48B8">
          <w:t xml:space="preserve"> w</w:t>
        </w:r>
      </w:ins>
      <w:ins w:id="144" w:author="Perkowski, Evan A" w:date="2023-01-11T17:45:00Z">
        <w:r>
          <w:t>ould</w:t>
        </w:r>
      </w:ins>
      <w:ins w:id="145" w:author="Perkowski, Evan A" w:date="2023-01-11T17:11:00Z">
        <w:r w:rsidR="00AA48B8">
          <w:t xml:space="preserve"> be </w:t>
        </w:r>
      </w:ins>
      <w:ins w:id="146" w:author="Perkowski, Evan A" w:date="2023-01-11T17:12:00Z">
        <w:r w:rsidR="00AA48B8">
          <w:t>negatively</w:t>
        </w:r>
      </w:ins>
      <w:ins w:id="147" w:author="Perkowski, Evan A" w:date="2023-01-11T17:11:00Z">
        <w:r w:rsidR="00AA48B8">
          <w:t xml:space="preserve"> related to</w:t>
        </w:r>
      </w:ins>
      <w:ins w:id="148" w:author="Perkowski, Evan A" w:date="2023-01-11T17:12:00Z">
        <w:r w:rsidR="00AA48B8">
          <w:t xml:space="preserve"> v</w:t>
        </w:r>
      </w:ins>
      <w:ins w:id="149" w:author="Perkowski, Evan A" w:date="2023-01-11T17:11:00Z">
        <w:r w:rsidR="00AA48B8">
          <w:t>apor pressure deficit</w:t>
        </w:r>
      </w:ins>
      <w:ins w:id="150" w:author="Perkowski, Evan A" w:date="2023-01-11T17:12:00Z">
        <w:r w:rsidR="00AA48B8">
          <w:t>, as increasing atmospheric dryness should cause plants to close stomata to minimize water loss.</w:t>
        </w:r>
      </w:ins>
    </w:p>
    <w:p w14:paraId="55CE5CD9" w14:textId="23526DC0" w:rsidR="00AA48B8" w:rsidRDefault="00463A7F" w:rsidP="004D73B8">
      <w:pPr>
        <w:pStyle w:val="ListParagraph"/>
        <w:numPr>
          <w:ilvl w:val="0"/>
          <w:numId w:val="4"/>
        </w:numPr>
        <w:spacing w:line="360" w:lineRule="auto"/>
        <w:ind w:left="720"/>
        <w:rPr>
          <w:ins w:id="151" w:author="Perkowski, Evan A" w:date="2023-01-11T17:13:00Z"/>
        </w:rPr>
      </w:pPr>
      <w:ins w:id="152" w:author="Perkowski, Evan A [2]" w:date="2023-01-02T23:29:00Z">
        <w:r>
          <w:t xml:space="preserve">Leaf </w:t>
        </w:r>
        <w:r w:rsidRPr="00A763ED">
          <w:rPr>
            <w:i/>
            <w:iCs/>
          </w:rPr>
          <w:t>N</w:t>
        </w:r>
        <w:r w:rsidRPr="00A763ED">
          <w:rPr>
            <w:vertAlign w:val="subscript"/>
          </w:rPr>
          <w:t>area</w:t>
        </w:r>
        <w:r>
          <w:t xml:space="preserve"> </w:t>
        </w:r>
      </w:ins>
      <w:ins w:id="153" w:author="Perkowski, Evan A [2]" w:date="2023-01-02T23:30:00Z">
        <w:r>
          <w:t xml:space="preserve">will be </w:t>
        </w:r>
      </w:ins>
      <w:ins w:id="154" w:author="Perkowski, Evan A [2]" w:date="2023-01-02T23:32:00Z">
        <w:r>
          <w:t>negatively related to leaf</w:t>
        </w:r>
      </w:ins>
      <w:ins w:id="155" w:author="Perkowski, Evan A [2]" w:date="2023-01-02T23:31:00Z">
        <w:r>
          <w:t xml:space="preserve"> </w:t>
        </w:r>
        <w:proofErr w:type="gramStart"/>
        <w:r w:rsidRPr="00A763ED">
          <w:rPr>
            <w:i/>
            <w:iCs/>
          </w:rPr>
          <w:t>C</w:t>
        </w:r>
        <w:r w:rsidRPr="00A763ED">
          <w:rPr>
            <w:vertAlign w:val="subscript"/>
          </w:rPr>
          <w:t>i</w:t>
        </w:r>
        <w:r>
          <w:t>:</w:t>
        </w:r>
        <w:r w:rsidRPr="00A763ED">
          <w:rPr>
            <w:i/>
            <w:iCs/>
          </w:rPr>
          <w:t>C</w:t>
        </w:r>
        <w:r w:rsidRPr="00A763ED">
          <w:rPr>
            <w:vertAlign w:val="subscript"/>
          </w:rPr>
          <w:t>a</w:t>
        </w:r>
      </w:ins>
      <w:ins w:id="156" w:author="Perkowski, Evan A" w:date="2023-01-11T17:14:00Z">
        <w:r w:rsidR="00AA48B8">
          <w:t>.</w:t>
        </w:r>
        <w:proofErr w:type="gramEnd"/>
        <w:r w:rsidR="00AA48B8">
          <w:t xml:space="preserve"> This </w:t>
        </w:r>
      </w:ins>
      <w:ins w:id="157" w:author="Perkowski, Evan A [2]" w:date="2023-01-02T23:32:00Z">
        <w:r>
          <w:t xml:space="preserve">response </w:t>
        </w:r>
      </w:ins>
      <w:ins w:id="158" w:author="Perkowski, Evan A" w:date="2023-01-11T17:13:00Z">
        <w:r w:rsidR="00AA48B8">
          <w:t>will result in an indirect positive effect of increasing soil nitrogen availability</w:t>
        </w:r>
      </w:ins>
      <w:ins w:id="159" w:author="Perkowski, Evan A" w:date="2023-01-11T17:46:00Z">
        <w:r w:rsidR="004D73B8">
          <w:t>,</w:t>
        </w:r>
      </w:ins>
      <w:ins w:id="160" w:author="Perkowski, Evan A" w:date="2023-01-11T17:13:00Z">
        <w:r w:rsidR="00AA48B8">
          <w:t xml:space="preserve"> </w:t>
        </w:r>
      </w:ins>
      <w:ins w:id="161" w:author="Perkowski, Evan A" w:date="2023-01-11T17:46:00Z">
        <w:r w:rsidR="004D73B8">
          <w:t xml:space="preserve">a </w:t>
        </w:r>
      </w:ins>
      <w:ins w:id="162"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163" w:author="Perkowski, Evan A" w:date="2023-01-11T17:46:00Z">
        <w:r w:rsidR="004D73B8">
          <w:t xml:space="preserve">generally larger </w:t>
        </w:r>
        <w:r w:rsidR="004D73B8">
          <w:rPr>
            <w:i/>
            <w:iCs/>
          </w:rPr>
          <w:t>N</w:t>
        </w:r>
        <w:r w:rsidR="004D73B8">
          <w:rPr>
            <w:vertAlign w:val="subscript"/>
          </w:rPr>
          <w:t>area</w:t>
        </w:r>
        <w:r w:rsidR="004D73B8">
          <w:t xml:space="preserve"> values in N-fixing</w:t>
        </w:r>
      </w:ins>
      <w:ins w:id="164" w:author="Perkowski, Evan A" w:date="2023-01-12T11:02:00Z">
        <w:r w:rsidR="00285FF4">
          <w:t xml:space="preserve"> specie</w:t>
        </w:r>
      </w:ins>
      <w:ins w:id="165" w:author="Perkowski, Evan A" w:date="2023-01-12T11:03:00Z">
        <w:r w:rsidR="00285FF4">
          <w:t xml:space="preserve">s, but generally lower </w:t>
        </w:r>
        <w:r w:rsidR="00285FF4">
          <w:rPr>
            <w:i/>
            <w:iCs/>
          </w:rPr>
          <w:t>N</w:t>
        </w:r>
        <w:r w:rsidR="00285FF4">
          <w:rPr>
            <w:vertAlign w:val="subscript"/>
          </w:rPr>
          <w:t>area</w:t>
        </w:r>
        <w:r w:rsidR="00285FF4">
          <w:t xml:space="preserve"> values in</w:t>
        </w:r>
      </w:ins>
      <w:ins w:id="166" w:author="Perkowski, Evan A" w:date="2023-01-11T17:46:00Z">
        <w:r w:rsidR="004D73B8">
          <w:t xml:space="preserve"> C</w:t>
        </w:r>
        <w:r w:rsidR="004D73B8">
          <w:rPr>
            <w:vertAlign w:val="subscript"/>
          </w:rPr>
          <w:t>4</w:t>
        </w:r>
        <w:r w:rsidR="004D73B8">
          <w:t xml:space="preserve"> species. Effects of </w:t>
        </w:r>
      </w:ins>
      <w:ins w:id="167" w:author="Perkowski, Evan A" w:date="2023-01-11T17:47:00Z">
        <w:r w:rsidR="004D73B8">
          <w:t xml:space="preserve">soil resource availability and plant functional group were expected to be mediated through </w:t>
        </w:r>
      </w:ins>
      <w:ins w:id="168" w:author="Perkowski, Evan A" w:date="2023-01-11T17:13:00Z">
        <w:r w:rsidR="00AA48B8" w:rsidRPr="004D73B8">
          <w:rPr>
            <w:i/>
            <w:iCs/>
            <w:lang w:val="el-GR"/>
          </w:rPr>
          <w:t>β</w:t>
        </w:r>
      </w:ins>
      <w:ins w:id="169" w:author="Perkowski, Evan A" w:date="2023-01-11T17:14:00Z">
        <w:r w:rsidR="00AA48B8">
          <w:t xml:space="preserve"> and l</w:t>
        </w:r>
      </w:ins>
      <w:ins w:id="170" w:author="Perkowski, Evan A" w:date="2023-01-11T17:13:00Z">
        <w:r w:rsidR="00AA48B8">
          <w:t xml:space="preserve">eaf </w:t>
        </w:r>
        <w:proofErr w:type="gramStart"/>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ins w:id="171" w:author="Perkowski, Evan A" w:date="2023-01-11T17:47:00Z">
        <w:r w:rsidR="004D73B8">
          <w:t>.</w:t>
        </w:r>
        <w:proofErr w:type="gramEnd"/>
        <w:r w:rsidR="004D73B8">
          <w:t xml:space="preserve"> Additionally, </w:t>
        </w:r>
      </w:ins>
      <w:ins w:id="172" w:author="Perkowski, Evan A" w:date="2023-01-11T17:14:00Z">
        <w:r w:rsidR="00AA48B8">
          <w:t>vapor pressure deficit w</w:t>
        </w:r>
      </w:ins>
      <w:ins w:id="173" w:author="Perkowski, Evan A" w:date="2023-01-11T17:47:00Z">
        <w:r w:rsidR="004D73B8">
          <w:t>as expected to</w:t>
        </w:r>
      </w:ins>
      <w:ins w:id="174" w:author="Perkowski, Evan A" w:date="2023-01-11T17:14:00Z">
        <w:r w:rsidR="00AA48B8">
          <w:t xml:space="preserve"> </w:t>
        </w:r>
      </w:ins>
      <w:ins w:id="175" w:author="Perkowski, Evan A" w:date="2023-01-11T17:15:00Z">
        <w:r w:rsidR="00AA48B8">
          <w:t xml:space="preserve">increase </w:t>
        </w:r>
        <w:r w:rsidR="00AA48B8" w:rsidRPr="004D73B8">
          <w:rPr>
            <w:i/>
            <w:iCs/>
          </w:rPr>
          <w:t>N</w:t>
        </w:r>
        <w:r w:rsidR="00AA48B8" w:rsidRPr="004D73B8">
          <w:rPr>
            <w:vertAlign w:val="subscript"/>
          </w:rPr>
          <w:t>area</w:t>
        </w:r>
      </w:ins>
      <w:ins w:id="176" w:author="Perkowski, Evan A" w:date="2023-01-11T17:47:00Z">
        <w:r w:rsidR="004D73B8">
          <w:t xml:space="preserve">, a pattern that would be </w:t>
        </w:r>
      </w:ins>
      <w:ins w:id="177" w:author="Perkowski, Evan A" w:date="2023-01-11T17:15:00Z">
        <w:r w:rsidR="00AA48B8">
          <w:t xml:space="preserve">mediated through l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p>
    <w:p w14:paraId="3BA189E1" w14:textId="77777777" w:rsidR="00A763ED" w:rsidRDefault="00A763ED">
      <w:pPr>
        <w:rPr>
          <w:ins w:id="178" w:author="Perkowski, Evan A" w:date="2023-01-11T17:02:00Z"/>
          <w:b/>
          <w:bCs/>
        </w:rPr>
      </w:pPr>
      <w:ins w:id="179" w:author="Perkowski, Evan A" w:date="2023-01-11T17:02:00Z">
        <w:r>
          <w:rPr>
            <w:b/>
            <w:bCs/>
          </w:rPr>
          <w:br w:type="page"/>
        </w:r>
      </w:ins>
    </w:p>
    <w:p w14:paraId="074E51E2" w14:textId="0F57F012"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449B5F36"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180" w:author="Perkowski, Evan A" w:date="2022-12-30T17:13:00Z">
        <w:r w:rsidR="007331E6">
          <w:t xml:space="preserve"> </w:t>
        </w:r>
      </w:ins>
      <w:r w:rsidR="009B6916">
        <w:t>variability between sites</w:t>
      </w:r>
      <w:ins w:id="181" w:author="Perkowski, Evan A [2]" w:date="2023-01-02T23:35:00Z">
        <w:r w:rsidR="00463A7F">
          <w:t xml:space="preserve"> while minimizing temperature variability across the </w:t>
        </w:r>
      </w:ins>
      <w:ins w:id="182"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26C336B"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419031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Pr>
          <w:color w:val="000000"/>
        </w:rPr>
        <w:lastRenderedPageBreak/>
        <w:t xml:space="preserve">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183" w:author="Perkowski, Evan A [2]" w:date="2023-01-02T23:36:00Z">
        <w:r w:rsidR="00463A7F">
          <w:rPr>
            <w:color w:val="000000"/>
          </w:rPr>
          <w:t xml:space="preserve">ienna Pee </w:t>
        </w:r>
      </w:ins>
      <w:r w:rsidR="00343D30">
        <w:rPr>
          <w:color w:val="000000"/>
        </w:rPr>
        <w:t>D</w:t>
      </w:r>
      <w:ins w:id="184" w:author="Perkowski, Evan A [2]" w:date="2023-01-02T23:36:00Z">
        <w:r w:rsidR="00463A7F">
          <w:rPr>
            <w:color w:val="000000"/>
          </w:rPr>
          <w:t>e</w:t>
        </w:r>
      </w:ins>
      <w:ins w:id="185" w:author="Perkowski, Evan A [2]" w:date="2023-01-02T23:37:00Z">
        <w:r w:rsidR="00463A7F">
          <w:rPr>
            <w:color w:val="000000"/>
          </w:rPr>
          <w:t xml:space="preserve">e </w:t>
        </w:r>
      </w:ins>
      <w:r w:rsidR="00343D30">
        <w:rPr>
          <w:color w:val="000000"/>
        </w:rPr>
        <w:t>B</w:t>
      </w:r>
      <w:ins w:id="186" w:author="Perkowski, Evan A [2]"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187" w:author="Perkowski, Evan A" w:date="2023-01-04T11:57:00Z"/>
          <w:color w:val="000000"/>
        </w:rPr>
      </w:pPr>
      <w:commentRangeStart w:id="188"/>
      <w:commentRangeStart w:id="189"/>
      <w:commentRangeStart w:id="190"/>
      <w:r>
        <w:rPr>
          <w:color w:val="000000"/>
          <w:lang w:val="el-GR"/>
        </w:rPr>
        <w:t>δ</w:t>
      </w:r>
      <w:r w:rsidRPr="00F72660">
        <w:rPr>
          <w:color w:val="000000"/>
          <w:vertAlign w:val="superscript"/>
        </w:rPr>
        <w:t>13</w:t>
      </w:r>
      <w:r>
        <w:rPr>
          <w:color w:val="000000"/>
        </w:rPr>
        <w:t>C</w:t>
      </w:r>
      <w:r>
        <w:rPr>
          <w:color w:val="000000"/>
          <w:vertAlign w:val="subscript"/>
        </w:rPr>
        <w:t>air</w:t>
      </w:r>
      <w:commentRangeEnd w:id="188"/>
      <w:r>
        <w:rPr>
          <w:rStyle w:val="CommentReference"/>
          <w:rFonts w:eastAsiaTheme="minorHAnsi" w:cs="Times New Roman (Body CS)"/>
        </w:rPr>
        <w:commentReference w:id="188"/>
      </w:r>
      <w:commentRangeEnd w:id="189"/>
      <w:r w:rsidR="00913F4A">
        <w:rPr>
          <w:rStyle w:val="CommentReference"/>
          <w:rFonts w:eastAsiaTheme="minorHAnsi" w:cs="Times New Roman (Body CS)"/>
        </w:rPr>
        <w:commentReference w:id="189"/>
      </w:r>
      <w:commentRangeEnd w:id="190"/>
      <w:r w:rsidR="00937D97">
        <w:rPr>
          <w:rStyle w:val="CommentReference"/>
          <w:rFonts w:eastAsiaTheme="minorHAnsi" w:cs="Times New Roman (Body CS)"/>
        </w:rPr>
        <w:commentReference w:id="190"/>
      </w:r>
      <w:ins w:id="191" w:author="Perkowski, Evan A" w:date="2023-01-04T11:56:00Z">
        <w:r w:rsidR="007C1193">
          <w:rPr>
            <w:color w:val="000000"/>
          </w:rPr>
          <w:t>,</w:t>
        </w:r>
      </w:ins>
      <w:r>
        <w:rPr>
          <w:color w:val="000000"/>
        </w:rPr>
        <w:t xml:space="preserve"> </w:t>
      </w:r>
      <w:ins w:id="192"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193" w:author="Perkowski, Evan A" w:date="2023-01-04T11:55:00Z">
        <w:r w:rsidR="007C1193">
          <w:rPr>
            <w:color w:val="000000"/>
          </w:rPr>
          <w:t xml:space="preserve"> </w:t>
        </w:r>
      </w:ins>
      <w:ins w:id="194" w:author="Perkowski, Evan A" w:date="2023-01-04T11:56:00Z">
        <w:r w:rsidR="007C1193">
          <w:rPr>
            <w:color w:val="000000"/>
          </w:rPr>
          <w:t>was calculated as a function of calendar year</w:t>
        </w:r>
      </w:ins>
      <w:ins w:id="195" w:author="Perkowski, Evan A" w:date="2023-01-04T11:57:00Z">
        <w:r w:rsidR="007C1193">
          <w:rPr>
            <w:color w:val="000000"/>
          </w:rPr>
          <w:t xml:space="preserve"> </w:t>
        </w:r>
        <w:r w:rsidR="007C1193">
          <w:rPr>
            <w:i/>
            <w:iCs/>
            <w:color w:val="000000"/>
          </w:rPr>
          <w:t>t</w:t>
        </w:r>
      </w:ins>
      <w:ins w:id="196"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197" w:author="Perkowski, Evan A" w:date="2023-01-04T11:56:00Z">
        <w:r w:rsidR="007C1193">
          <w:rPr>
            <w:noProof/>
            <w:color w:val="000000"/>
          </w:rPr>
          <w:t xml:space="preserve"> (</w:t>
        </w:r>
      </w:ins>
      <w:r w:rsidR="007C1193" w:rsidRPr="007C1193">
        <w:rPr>
          <w:noProof/>
          <w:color w:val="000000"/>
        </w:rPr>
        <w:t>1999)</w:t>
      </w:r>
      <w:ins w:id="198" w:author="Perkowski, Evan A" w:date="2023-01-04T11:56:00Z">
        <w:r w:rsidR="007C1193">
          <w:rPr>
            <w:color w:val="000000"/>
          </w:rPr>
          <w:fldChar w:fldCharType="end"/>
        </w:r>
      </w:ins>
      <w:ins w:id="199" w:author="Perkowski, Evan A" w:date="2023-01-04T11:57:00Z">
        <w:r w:rsidR="007C1193">
          <w:rPr>
            <w:color w:val="000000"/>
          </w:rPr>
          <w:t>:</w:t>
        </w:r>
      </w:ins>
    </w:p>
    <w:p w14:paraId="4D16143A" w14:textId="77238959" w:rsidR="007C1193" w:rsidRPr="00937D97" w:rsidRDefault="00000000" w:rsidP="0025039E">
      <w:pPr>
        <w:autoSpaceDE w:val="0"/>
        <w:autoSpaceDN w:val="0"/>
        <w:adjustRightInd w:val="0"/>
        <w:spacing w:line="360" w:lineRule="auto"/>
        <w:rPr>
          <w:ins w:id="200" w:author="Perkowski, Evan A" w:date="2023-01-04T12:03:00Z"/>
          <w:color w:val="000000"/>
        </w:rPr>
      </w:pPr>
      <m:oMath>
        <m:sSup>
          <m:sSupPr>
            <m:ctrlPr>
              <w:ins w:id="201" w:author="Perkowski, Evan A" w:date="2023-01-04T11:57:00Z">
                <w:rPr>
                  <w:rFonts w:ascii="Cambria Math" w:hAnsi="Cambria Math"/>
                  <w:i/>
                  <w:color w:val="000000"/>
                </w:rPr>
              </w:ins>
            </m:ctrlPr>
          </m:sSupPr>
          <m:e>
            <m:r>
              <w:ins w:id="202" w:author="Perkowski, Evan A" w:date="2023-01-04T11:57:00Z">
                <w:rPr>
                  <w:rFonts w:ascii="Cambria Math" w:hAnsi="Cambria Math"/>
                  <w:color w:val="000000"/>
                </w:rPr>
                <m:t>δ</m:t>
              </w:ins>
            </m:r>
          </m:e>
          <m:sup>
            <m:r>
              <w:ins w:id="203" w:author="Perkowski, Evan A" w:date="2023-01-04T11:58:00Z">
                <w:rPr>
                  <w:rFonts w:ascii="Cambria Math" w:hAnsi="Cambria Math"/>
                  <w:color w:val="000000"/>
                </w:rPr>
                <m:t>13</m:t>
              </w:ins>
            </m:r>
          </m:sup>
        </m:sSup>
        <m:sSub>
          <m:sSubPr>
            <m:ctrlPr>
              <w:ins w:id="204" w:author="Perkowski, Evan A" w:date="2023-01-04T11:58:00Z">
                <w:rPr>
                  <w:rFonts w:ascii="Cambria Math" w:hAnsi="Cambria Math"/>
                  <w:i/>
                  <w:color w:val="000000"/>
                </w:rPr>
              </w:ins>
            </m:ctrlPr>
          </m:sSubPr>
          <m:e>
            <m:r>
              <w:ins w:id="205" w:author="Perkowski, Evan A" w:date="2023-01-04T11:58:00Z">
                <w:rPr>
                  <w:rFonts w:ascii="Cambria Math" w:hAnsi="Cambria Math"/>
                  <w:color w:val="000000"/>
                </w:rPr>
                <m:t>C</m:t>
              </w:ins>
            </m:r>
          </m:e>
          <m:sub>
            <m:r>
              <w:ins w:id="206" w:author="Perkowski, Evan A" w:date="2023-01-04T11:58:00Z">
                <w:rPr>
                  <w:rFonts w:ascii="Cambria Math" w:hAnsi="Cambria Math"/>
                  <w:color w:val="000000"/>
                </w:rPr>
                <m:t>air</m:t>
              </w:ins>
            </m:r>
          </m:sub>
        </m:sSub>
        <m:r>
          <w:ins w:id="207" w:author="Perkowski, Evan A" w:date="2023-01-04T11:58:00Z">
            <w:rPr>
              <w:rFonts w:ascii="Cambria Math" w:hAnsi="Cambria Math"/>
              <w:color w:val="000000"/>
            </w:rPr>
            <m:t>=-6.429-0.006</m:t>
          </w:ins>
        </m:r>
        <m:sSup>
          <m:sSupPr>
            <m:ctrlPr>
              <w:ins w:id="208" w:author="Perkowski, Evan A" w:date="2023-01-04T11:58:00Z">
                <w:rPr>
                  <w:rFonts w:ascii="Cambria Math" w:hAnsi="Cambria Math"/>
                  <w:i/>
                  <w:color w:val="000000"/>
                </w:rPr>
              </w:ins>
            </m:ctrlPr>
          </m:sSupPr>
          <m:e>
            <m:r>
              <w:ins w:id="209" w:author="Perkowski, Evan A" w:date="2023-01-04T11:58:00Z">
                <w:rPr>
                  <w:rFonts w:ascii="Cambria Math" w:hAnsi="Cambria Math"/>
                  <w:color w:val="000000"/>
                </w:rPr>
                <m:t>e</m:t>
              </w:ins>
            </m:r>
          </m:e>
          <m:sup>
            <m:r>
              <w:ins w:id="210" w:author="Perkowski, Evan A" w:date="2023-01-04T11:58:00Z">
                <w:rPr>
                  <w:rFonts w:ascii="Cambria Math" w:hAnsi="Cambria Math"/>
                  <w:color w:val="000000"/>
                </w:rPr>
                <m:t>[0.0217</m:t>
              </w:ins>
            </m:r>
            <m:d>
              <m:dPr>
                <m:ctrlPr>
                  <w:ins w:id="211" w:author="Perkowski, Evan A" w:date="2023-01-04T11:58:00Z">
                    <w:rPr>
                      <w:rFonts w:ascii="Cambria Math" w:hAnsi="Cambria Math"/>
                      <w:i/>
                      <w:color w:val="000000"/>
                    </w:rPr>
                  </w:ins>
                </m:ctrlPr>
              </m:dPr>
              <m:e>
                <m:r>
                  <w:ins w:id="212" w:author="Perkowski, Evan A" w:date="2023-01-04T11:58:00Z">
                    <w:rPr>
                      <w:rFonts w:ascii="Cambria Math" w:hAnsi="Cambria Math"/>
                      <w:color w:val="000000"/>
                    </w:rPr>
                    <m:t>t-1740</m:t>
                  </w:ins>
                </m:r>
              </m:e>
            </m:d>
            <m:r>
              <w:ins w:id="213" w:author="Perkowski, Evan A" w:date="2023-01-04T11:58:00Z">
                <w:rPr>
                  <w:rFonts w:ascii="Cambria Math" w:hAnsi="Cambria Math"/>
                  <w:color w:val="000000"/>
                </w:rPr>
                <m:t>]</m:t>
              </w:ins>
            </m:r>
          </m:sup>
        </m:sSup>
      </m:oMath>
      <w:ins w:id="214"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5EAEB638" w:rsidR="009B12AC" w:rsidRPr="00937D97" w:rsidRDefault="00937D97" w:rsidP="0025039E">
      <w:pPr>
        <w:autoSpaceDE w:val="0"/>
        <w:autoSpaceDN w:val="0"/>
        <w:adjustRightInd w:val="0"/>
        <w:spacing w:line="360" w:lineRule="auto"/>
        <w:rPr>
          <w:iCs/>
          <w:color w:val="000000"/>
        </w:rPr>
      </w:pPr>
      <w:ins w:id="215"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216"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17"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4BB07557"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218" w:author="Perkowski, Evan A [2]" w:date="2023-01-02T23:38:00Z">
        <w:r w:rsidR="00463A7F">
          <w:rPr>
            <w:color w:val="000000"/>
          </w:rPr>
          <w:t>e</w:t>
        </w:r>
      </w:ins>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7100FB24"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19" w:author="Perkowski, Evan A" w:date="2023-01-12T14:39:00Z">
        <w:r w:rsidR="00A631F4">
          <w:rPr>
            <w:rFonts w:eastAsiaTheme="minorEastAsia"/>
            <w:iCs/>
            <w:color w:val="000000"/>
          </w:rPr>
          <w:t>5</w:t>
        </w:r>
      </w:ins>
      <w:r>
        <w:rPr>
          <w:rFonts w:eastAsiaTheme="minorEastAsia"/>
          <w:iCs/>
          <w:color w:val="000000"/>
        </w:rPr>
        <w:t>)</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083BCD4"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w:lastRenderedPageBreak/>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del w:id="220" w:author="Perkowski, Evan A" w:date="2023-01-12T14:39:00Z">
        <w:r w:rsidR="00AE739D" w:rsidDel="00A631F4">
          <w:rPr>
            <w:rFonts w:eastAsiaTheme="minorEastAsia"/>
            <w:color w:val="000000"/>
          </w:rPr>
          <w:delText>5</w:delText>
        </w:r>
      </w:del>
      <w:ins w:id="221" w:author="Perkowski, Evan A" w:date="2023-01-12T14:39:00Z">
        <w:r w:rsidR="00A631F4">
          <w:rPr>
            <w:rFonts w:eastAsiaTheme="minorEastAsia"/>
            <w:color w:val="000000"/>
          </w:rPr>
          <w:t>6</w:t>
        </w:r>
      </w:ins>
      <w:r>
        <w:rPr>
          <w:rFonts w:eastAsiaTheme="minorEastAsia"/>
          <w:color w:val="000000"/>
        </w:rPr>
        <w:t>)</w:t>
      </w:r>
    </w:p>
    <w:p w14:paraId="72DACAD6" w14:textId="5ED7851F" w:rsidR="004E5019"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25039E">
      <w:pPr>
        <w:autoSpaceDE w:val="0"/>
        <w:autoSpaceDN w:val="0"/>
        <w:adjustRightInd w:val="0"/>
        <w:spacing w:line="360" w:lineRule="auto"/>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5EDC4046" w:rsidR="00E6025B" w:rsidRPr="0082190A" w:rsidRDefault="0082190A" w:rsidP="0025039E">
      <w:pPr>
        <w:spacing w:line="360" w:lineRule="auto"/>
        <w:rPr>
          <w:b/>
          <w:bCs/>
        </w:rPr>
      </w:pPr>
      <w:ins w:id="222" w:author="Perkowski, Evan A" w:date="2023-01-06T11:56:00Z">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ins>
      <w:del w:id="223" w:author="Perkowski, Evan A" w:date="2023-01-06T11:50:00Z">
        <w:r w:rsidR="00793742" w:rsidDel="00624850">
          <w:rPr>
            <w:b/>
            <w:bCs/>
            <w:noProof/>
          </w:rPr>
          <w:drawing>
            <wp:inline distT="0" distB="0" distL="0" distR="0" wp14:anchorId="71874E6C" wp14:editId="2B605BD0">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del>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7DC9E044"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6"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5B54EDC0"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w:t>
      </w:r>
      <w:proofErr w:type="spellStart"/>
      <w:r w:rsidR="00B86A34">
        <w:t>SoilGrids</w:t>
      </w:r>
      <w:proofErr w:type="spellEnd"/>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24" w:author="Perkowski, Evan A" w:date="2023-01-12T14:39:00Z">
        <w:r w:rsidR="00A631F4">
          <w:t>7</w:t>
        </w:r>
      </w:ins>
      <w:r w:rsidR="00996E52">
        <w:t>)</w:t>
      </w:r>
    </w:p>
    <w:p w14:paraId="3B0BA52B" w14:textId="337CC6EF"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lastRenderedPageBreak/>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0FE3D02"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linear mixed effects model</w:t>
      </w:r>
      <w:r w:rsidR="00136EA4">
        <w:t xml:space="preserve"> that </w:t>
      </w:r>
      <w:r w:rsidR="00F676C9">
        <w:t xml:space="preserve">included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D9141D4"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79C899C" w:rsidR="005E629D" w:rsidRDefault="005E629D" w:rsidP="0025039E">
      <w:pPr>
        <w:autoSpaceDE w:val="0"/>
        <w:autoSpaceDN w:val="0"/>
        <w:adjustRightInd w:val="0"/>
        <w:spacing w:line="36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25039E">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 for all plots were drawn using a series of ‘emmeans’ outputs across the range in plotted x-axis values.</w:t>
      </w:r>
    </w:p>
    <w:p w14:paraId="79C6C66C" w14:textId="00E3853C" w:rsidR="00F45C86" w:rsidRDefault="008A1B10" w:rsidP="0004230F">
      <w:pPr>
        <w:autoSpaceDE w:val="0"/>
        <w:autoSpaceDN w:val="0"/>
        <w:adjustRightInd w:val="0"/>
        <w:spacing w:line="360" w:lineRule="auto"/>
        <w:ind w:firstLine="720"/>
      </w:pPr>
      <w:commentRangeStart w:id="225"/>
      <w:r>
        <w:t>F</w:t>
      </w:r>
      <w:commentRangeEnd w:id="225"/>
      <w:r w:rsidR="008B7E7F">
        <w:rPr>
          <w:rStyle w:val="CommentReference"/>
          <w:rFonts w:eastAsiaTheme="minorHAnsi" w:cs="Times New Roman (Body CS)"/>
        </w:rPr>
        <w:commentReference w:id="225"/>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ins w:id="226" w:author="Perkowski, Evan A" w:date="2023-01-12T15:20:00Z">
        <w:r w:rsidR="008D3E2B">
          <w:t xml:space="preserve">Models were constructed per our </w:t>
        </w:r>
        <w:r w:rsidR="008D3E2B">
          <w:rPr>
            <w:i/>
            <w:iCs/>
          </w:rPr>
          <w:t>a</w:t>
        </w:r>
        <w:r w:rsidR="008D3E2B">
          <w:t xml:space="preserve"> priori hypotheses. </w:t>
        </w:r>
      </w:ins>
      <w:r w:rsidR="004210A0">
        <w:t>The first</w:t>
      </w:r>
      <w:r w:rsidR="005F1C6D">
        <w:t xml:space="preserve"> </w:t>
      </w:r>
      <w:r w:rsidR="004210A0">
        <w:t>model regressed</w:t>
      </w:r>
      <w:r w:rsidR="007C20B9">
        <w:t xml:space="preserve"> </w:t>
      </w:r>
      <w:r w:rsidR="007C20B9">
        <w:rPr>
          <w:i/>
          <w:iCs/>
        </w:rPr>
        <w:t>N</w:t>
      </w:r>
      <w:r w:rsidR="007C20B9">
        <w:rPr>
          <w:vertAlign w:val="subscript"/>
        </w:rPr>
        <w:t>area</w:t>
      </w:r>
      <w:ins w:id="227" w:author="Perkowski, Evan A" w:date="2023-01-12T15:13:00Z">
        <w:r w:rsidR="0004230F">
          <w:t xml:space="preserve"> against</w:t>
        </w:r>
      </w:ins>
      <w:r w:rsidR="007C20B9">
        <w:t xml:space="preserve"> </w:t>
      </w:r>
      <w:proofErr w:type="spellStart"/>
      <w:r w:rsidR="007C20B9">
        <w:t>against</w:t>
      </w:r>
      <w:proofErr w:type="spellEnd"/>
      <w:r w:rsidR="0071254E" w:rsidRPr="0071254E">
        <w:rPr>
          <w:i/>
          <w:iCs/>
        </w:rPr>
        <w:t xml:space="preserve"> </w:t>
      </w:r>
      <w:r w:rsidR="0071254E" w:rsidRPr="00B639AF">
        <w:rPr>
          <w:i/>
          <w:iCs/>
          <w:lang w:val="el-GR"/>
        </w:rPr>
        <w:t>χ</w:t>
      </w:r>
      <w:r w:rsidR="0071254E">
        <w:t>,</w:t>
      </w:r>
      <w:r w:rsidR="004210A0">
        <w:t xml:space="preserve"> soil nitrogen availability,</w:t>
      </w:r>
      <w:commentRangeStart w:id="228"/>
      <w:commentRangeStart w:id="229"/>
      <w:r w:rsidR="004210A0">
        <w:t xml:space="preserve"> </w:t>
      </w:r>
      <w:commentRangeEnd w:id="228"/>
      <w:r w:rsidR="000732AF">
        <w:rPr>
          <w:rStyle w:val="CommentReference"/>
          <w:rFonts w:eastAsiaTheme="minorHAnsi" w:cs="Times New Roman (Body CS)"/>
        </w:rPr>
        <w:commentReference w:id="228"/>
      </w:r>
      <w:commentRangeEnd w:id="229"/>
      <w:r w:rsidR="00B23C7F">
        <w:rPr>
          <w:rStyle w:val="CommentReference"/>
          <w:rFonts w:eastAsiaTheme="minorHAnsi" w:cs="Times New Roman (Body CS)"/>
        </w:rPr>
        <w:commentReference w:id="229"/>
      </w:r>
      <w:r w:rsidR="004210A0">
        <w:t>soil moisture,</w:t>
      </w:r>
      <w:ins w:id="230" w:author="Perkowski, Evan A" w:date="2023-01-04T17:49:00Z">
        <w:r w:rsidR="001F39CF">
          <w:t xml:space="preserve"> </w:t>
        </w:r>
      </w:ins>
      <w:ins w:id="231" w:author="Perkowski, Evan A" w:date="2023-01-12T15:13:00Z">
        <w:r w:rsidR="0004230F">
          <w:rPr>
            <w:i/>
            <w:iCs/>
          </w:rPr>
          <w:t>N</w:t>
        </w:r>
        <w:r w:rsidR="0004230F">
          <w:rPr>
            <w:vertAlign w:val="subscript"/>
          </w:rPr>
          <w:t>mass</w:t>
        </w:r>
        <w:r w:rsidR="0004230F">
          <w:t xml:space="preserve">, </w:t>
        </w:r>
        <w:r w:rsidR="0004230F">
          <w:rPr>
            <w:i/>
            <w:iCs/>
          </w:rPr>
          <w:t>M</w:t>
        </w:r>
        <w:r w:rsidR="0004230F">
          <w:rPr>
            <w:vertAlign w:val="subscript"/>
          </w:rPr>
          <w:t>area</w:t>
        </w:r>
      </w:ins>
      <w:ins w:id="232" w:author="Perkowski, Evan A" w:date="2023-01-12T15:14:00Z">
        <w:r w:rsidR="0004230F">
          <w:t>, photosynthetic pathway, and ability to associate with symbiotic nitrogen</w:t>
        </w:r>
      </w:ins>
      <w:ins w:id="233" w:author="Perkowski, Evan A" w:date="2023-01-12T15:15:00Z">
        <w:r w:rsidR="0004230F">
          <w:t xml:space="preserve">-fixing bacteria. The second model regressed </w:t>
        </w:r>
        <w:r w:rsidR="0004230F">
          <w:rPr>
            <w:i/>
            <w:iCs/>
          </w:rPr>
          <w:t>M</w:t>
        </w:r>
        <w:r w:rsidR="0004230F">
          <w:rPr>
            <w:vertAlign w:val="subscript"/>
          </w:rPr>
          <w:t>area</w:t>
        </w:r>
        <w:r w:rsidR="0004230F">
          <w:t xml:space="preserve"> against </w:t>
        </w:r>
        <w:r w:rsidR="0004230F" w:rsidRPr="00B639AF">
          <w:rPr>
            <w:i/>
            <w:iCs/>
            <w:lang w:val="el-GR"/>
          </w:rPr>
          <w:t>χ</w:t>
        </w:r>
        <w:r w:rsidR="0004230F">
          <w:t>, soil nitrogen availability, soil moisture,</w:t>
        </w:r>
        <w:r w:rsidR="0004230F" w:rsidRPr="0004230F">
          <w:t xml:space="preserve"> </w:t>
        </w:r>
        <w:r w:rsidR="0004230F">
          <w:t>photosynthetic pathway, and ability to associate with symbiotic nitrogen-fixing bacteria</w:t>
        </w:r>
      </w:ins>
      <w:ins w:id="234"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r w:rsidR="0004230F">
          <w:t>, soil nitrogen availability, soil moisture,</w:t>
        </w:r>
        <w:r w:rsidR="0004230F">
          <w:t xml:space="preserve"> </w:t>
        </w:r>
        <w:r w:rsidR="0004230F">
          <w:rPr>
            <w:i/>
            <w:iCs/>
          </w:rPr>
          <w:t>M</w:t>
        </w:r>
        <w:r w:rsidR="0004230F">
          <w:rPr>
            <w:vertAlign w:val="subscript"/>
          </w:rPr>
          <w:t>area</w:t>
        </w:r>
        <w:r w:rsidR="0004230F">
          <w:t xml:space="preserve"> </w:t>
        </w:r>
      </w:ins>
      <w:ins w:id="235" w:author="Perkowski, Evan A" w:date="2023-01-12T15:17:00Z">
        <w:r w:rsidR="0004230F">
          <w:fldChar w:fldCharType="begin" w:fldLock="1"/>
        </w:r>
      </w:ins>
      <w:r w:rsidR="008D3E2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mendeley":{"formattedCitation":"(Dong et al. 2017, 2022)","plainTextFormattedCitation":"(Dong et al. 2017, 2022)","previouslyFormattedCitation":"(Dong et al. 2017, 2022)"},"properties":{"noteIndex":0},"schema":"https://github.com/citation-style-language/schema/raw/master/csl-citation.json"}</w:instrText>
      </w:r>
      <w:r w:rsidR="0004230F">
        <w:fldChar w:fldCharType="separate"/>
      </w:r>
      <w:r w:rsidR="0004230F" w:rsidRPr="0004230F">
        <w:rPr>
          <w:noProof/>
        </w:rPr>
        <w:t>(Dong et al. 2017, 2022)</w:t>
      </w:r>
      <w:ins w:id="236" w:author="Perkowski, Evan A" w:date="2023-01-12T15:17:00Z">
        <w:r w:rsidR="0004230F">
          <w:fldChar w:fldCharType="end"/>
        </w:r>
      </w:ins>
      <w:ins w:id="237" w:author="Perkowski, Evan A" w:date="2023-01-12T15:16:00Z">
        <w:r w:rsidR="0004230F">
          <w:t>,</w:t>
        </w:r>
        <w:r w:rsidR="0004230F" w:rsidRPr="0004230F">
          <w:t xml:space="preserve"> </w:t>
        </w:r>
        <w:r w:rsidR="0004230F">
          <w:t>photosynthetic pathway, and ability to associate with symbiotic nitrogen-fixing bacteria</w:t>
        </w:r>
      </w:ins>
      <w:ins w:id="238"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239" w:author="Perkowski, Evan A" w:date="2023-01-03T16:56:00Z">
        <w:r w:rsidR="00B23C7F">
          <w:rPr>
            <w:i/>
            <w:iCs/>
            <w:lang w:val="el-GR"/>
          </w:rPr>
          <w:t>β</w:t>
        </w:r>
      </w:ins>
      <w:ins w:id="240" w:author="Perkowski, Evan A" w:date="2023-01-03T17:10:00Z">
        <w:r w:rsidR="005F1C6D">
          <w:t xml:space="preserve"> and</w:t>
        </w:r>
      </w:ins>
      <w:r w:rsidR="004210A0">
        <w:t xml:space="preserve"> vapor pressure defici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241" w:author="Perkowski, Evan A" w:date="2023-01-03T17:11:00Z">
        <w:r w:rsidR="005F1C6D">
          <w:t>,</w:t>
        </w:r>
      </w:ins>
      <w:r w:rsidR="004210A0">
        <w:t xml:space="preserve"> soil moisture</w:t>
      </w:r>
      <w:ins w:id="242" w:author="Perkowski, Evan A" w:date="2023-01-03T17:11:00Z">
        <w:r w:rsidR="005F1C6D">
          <w:t>, ability to associate with symbiotic nitrogen-fixing species,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vapor pressure deficit against </w:t>
      </w:r>
      <w:ins w:id="243" w:author="Perkowski, Evan A" w:date="2023-01-04T10:29:00Z">
        <w:r w:rsidR="00F45C86">
          <w:t>soil moisture</w:t>
        </w:r>
      </w:ins>
      <w:ins w:id="244" w:author="Perkowski, Evan A" w:date="2023-01-12T15:19:00Z">
        <w:r w:rsidR="008D3E2B">
          <w:t xml:space="preserve"> </w:t>
        </w:r>
        <w:r w:rsidR="008D3E2B">
          <w:fldChar w:fldCharType="begin" w:fldLock="1"/>
        </w:r>
      </w:ins>
      <w:r w:rsidR="00C445DC">
        <w:instrText>ADDIN CSL_CITATION {"citationItems":[{"id":"ITEM-1","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1","issue":"18","issued":{"date-parts":[["2016"]]},"page":"9686-9695","title":"High atmospheric demand for water can limit forest carbon uptake and transpiration as severely as dry soil","type":"article-journal","volume":"43"},"uris":["http://www.mendeley.com/documents/?uuid=1f62d4c1-56d9-4dde-9da8-40dd90c2b794"]},{"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8D3E2B">
        <w:fldChar w:fldCharType="separate"/>
      </w:r>
      <w:r w:rsidR="008D3E2B" w:rsidRPr="008D3E2B">
        <w:rPr>
          <w:noProof/>
        </w:rPr>
        <w:t>(Novick et al. 2016, Sulman et al. 2016)</w:t>
      </w:r>
      <w:ins w:id="245" w:author="Perkowski, Evan A" w:date="2023-01-12T15:19:00Z">
        <w:r w:rsidR="008D3E2B">
          <w:fldChar w:fldCharType="end"/>
        </w:r>
      </w:ins>
      <w:r w:rsidR="004210A0">
        <w:t>.</w:t>
      </w:r>
      <w:ins w:id="246" w:author="Perkowski, Evan A [2]" w:date="2023-01-02T23:42:00Z">
        <w:r w:rsidR="006F6784">
          <w:t xml:space="preserve"> All models included the relevant timescale selected in the individual linear mixed effect models explained above</w:t>
        </w:r>
      </w:ins>
      <w:ins w:id="247" w:author="Perkowski, Evan A [2]" w:date="2023-01-02T23:43:00Z">
        <w:r w:rsidR="006F6784">
          <w:t xml:space="preserve"> (</w:t>
        </w:r>
      </w:ins>
      <w:ins w:id="248" w:author="Perkowski, Evan A" w:date="2023-01-04T17:50:00Z">
        <w:r w:rsidR="001F39CF">
          <w:t>2</w:t>
        </w:r>
      </w:ins>
      <w:ins w:id="249" w:author="Perkowski, Evan A [2]" w:date="2023-01-02T23:43:00Z">
        <w:r w:rsidR="006F6784">
          <w:t>-day soil moisture, 4-day vapor pressure deficit). Models also</w:t>
        </w:r>
      </w:ins>
      <w:ins w:id="250"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3FECAE90" w:rsidR="009C531E" w:rsidRDefault="00BF3F5D" w:rsidP="0004230F">
      <w:pPr>
        <w:spacing w:line="360" w:lineRule="auto"/>
        <w:rPr>
          <w:b/>
          <w:bCs/>
          <w:color w:val="000000" w:themeColor="text1"/>
        </w:rPr>
      </w:pPr>
      <w:del w:id="251" w:author="Perkowski, Evan A" w:date="2023-01-12T14:42:00Z">
        <w:r w:rsidDel="00A631F4">
          <w:delText>T</w:delText>
        </w:r>
        <w:r w:rsidR="00442029" w:rsidDel="00A631F4">
          <w:delText>ests of directed separation indicated that our piecewise structural equation model structure was missing important independence claims that contribut</w:delText>
        </w:r>
        <w:r w:rsidDel="00A631F4">
          <w:delText>ed</w:delText>
        </w:r>
        <w:r w:rsidR="00442029" w:rsidDel="00A631F4">
          <w:delText xml:space="preserve"> to poor overall model fit (Fisher</w:delText>
        </w:r>
        <w:r w:rsidR="0006002B" w:rsidDel="00A631F4">
          <w:delText>’s</w:delText>
        </w:r>
        <w:r w:rsidR="00442029" w:rsidDel="00A631F4">
          <w:delText xml:space="preserve"> </w:delText>
        </w:r>
        <w:r w:rsidR="00442029" w:rsidDel="00A631F4">
          <w:rPr>
            <w:i/>
            <w:iCs/>
          </w:rPr>
          <w:delText>C</w:delText>
        </w:r>
        <w:r w:rsidR="00442029" w:rsidDel="00A631F4">
          <w:delText>=, p&lt;0.001; df=; AIC=; BIC=).</w:delText>
        </w:r>
        <w:r w:rsidR="00F45C86" w:rsidDel="00A631F4">
          <w:delText xml:space="preserve"> </w:delText>
        </w:r>
        <w:r w:rsidR="00442029" w:rsidDel="00A631F4">
          <w:delText>add independence claims tests of directed separation (p&lt;0.05)</w:delText>
        </w:r>
      </w:del>
      <w:r w:rsidR="009C531E">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252"/>
      <w:r>
        <w:rPr>
          <w:b/>
          <w:bCs/>
          <w:color w:val="000000" w:themeColor="text1"/>
        </w:rPr>
        <w:lastRenderedPageBreak/>
        <w:t>R</w:t>
      </w:r>
      <w:commentRangeEnd w:id="252"/>
      <w:r w:rsidR="00A703BA">
        <w:rPr>
          <w:rStyle w:val="CommentReference"/>
          <w:rFonts w:eastAsiaTheme="minorHAnsi" w:cs="Times New Roman (Body CS)"/>
        </w:rPr>
        <w:commentReference w:id="252"/>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13E335AE"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253"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254" w:author="Perkowski, Evan A [2]" w:date="2023-01-02T23:44:00Z">
        <w:r w:rsidR="006F6784">
          <w:rPr>
            <w:color w:val="000000" w:themeColor="text1"/>
          </w:rPr>
          <w:t>AICc</w:t>
        </w:r>
      </w:ins>
      <w:proofErr w:type="spellEnd"/>
      <w:ins w:id="255" w:author="Perkowski, Evan A" w:date="2023-01-12T15:06:00Z">
        <w:r w:rsidR="004E3BFA">
          <w:rPr>
            <w:color w:val="000000" w:themeColor="text1"/>
          </w:rPr>
          <w:t xml:space="preserve"> = 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256"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257" w:author="Perkowski, Evan A [2]" w:date="2023-01-02T23:50:00Z">
        <w:r w:rsidR="00A174A5">
          <w:rPr>
            <w:color w:val="000000" w:themeColor="text1"/>
          </w:rPr>
          <w:t xml:space="preserve"> (</w:t>
        </w:r>
        <w:r w:rsidR="00A174A5" w:rsidRPr="00A631F4">
          <w:rPr>
            <w:i/>
            <w:iCs/>
            <w:color w:val="000000" w:themeColor="text1"/>
          </w:rPr>
          <w:t>p</w:t>
        </w:r>
      </w:ins>
      <w:ins w:id="258" w:author="Perkowski, Evan A" w:date="2023-01-12T14:44:00Z">
        <w:r w:rsidR="00A631F4">
          <w:rPr>
            <w:color w:val="000000" w:themeColor="text1"/>
          </w:rPr>
          <w:t xml:space="preserve"> </w:t>
        </w:r>
      </w:ins>
      <w:ins w:id="259" w:author="Perkowski, Evan A [2]" w:date="2023-01-02T23:50:00Z">
        <w:r w:rsidR="00A174A5">
          <w:rPr>
            <w:color w:val="000000" w:themeColor="text1"/>
          </w:rPr>
          <w:t>&lt;</w:t>
        </w:r>
      </w:ins>
      <w:ins w:id="260" w:author="Perkowski, Evan A" w:date="2023-01-12T14:44:00Z">
        <w:r w:rsidR="00A631F4">
          <w:rPr>
            <w:color w:val="000000" w:themeColor="text1"/>
          </w:rPr>
          <w:t xml:space="preserve"> </w:t>
        </w:r>
      </w:ins>
      <w:ins w:id="261" w:author="Perkowski, Evan A [2]" w:date="2023-01-02T23:50:00Z">
        <w:r w:rsidR="00A174A5">
          <w:rPr>
            <w:color w:val="000000" w:themeColor="text1"/>
          </w:rPr>
          <w:t xml:space="preserve">0.001; Table 2), a pattern driven by a strong negative effect of increasing soil nitrogen availability on </w:t>
        </w:r>
      </w:ins>
      <w:ins w:id="262"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263" w:author="Perkowski, Evan A" w:date="2023-01-12T14:44:00Z">
        <w:r w:rsidR="00A631F4">
          <w:rPr>
            <w:color w:val="000000" w:themeColor="text1"/>
          </w:rPr>
          <w:t xml:space="preserve"> </w:t>
        </w:r>
      </w:ins>
      <w:ins w:id="264" w:author="Perkowski, Evan A" w:date="2023-01-04T13:07:00Z">
        <w:r w:rsidR="007B6EDA">
          <w:rPr>
            <w:color w:val="000000" w:themeColor="text1"/>
          </w:rPr>
          <w:t>&lt;</w:t>
        </w:r>
      </w:ins>
      <w:ins w:id="265" w:author="Perkowski, Evan A" w:date="2023-01-12T14:44:00Z">
        <w:r w:rsidR="00A631F4">
          <w:rPr>
            <w:color w:val="000000" w:themeColor="text1"/>
          </w:rPr>
          <w:t xml:space="preserve"> </w:t>
        </w:r>
      </w:ins>
      <w:ins w:id="266" w:author="Perkowski, Evan A" w:date="2023-01-04T13:07:00Z">
        <w:r w:rsidR="007B6EDA">
          <w:rPr>
            <w:color w:val="000000" w:themeColor="text1"/>
          </w:rPr>
          <w:t>0.</w:t>
        </w:r>
      </w:ins>
      <w:ins w:id="267" w:author="Perkowski, Evan A" w:date="2023-01-04T13:08:00Z">
        <w:r w:rsidR="007B6EDA">
          <w:rPr>
            <w:color w:val="000000" w:themeColor="text1"/>
          </w:rPr>
          <w:t>001</w:t>
        </w:r>
      </w:ins>
      <w:ins w:id="268" w:author="Perkowski, Evan A [2]" w:date="2023-01-02T23:51:00Z">
        <w:r w:rsidR="00A174A5">
          <w:rPr>
            <w:color w:val="000000" w:themeColor="text1"/>
          </w:rPr>
          <w:t xml:space="preserve">) and </w:t>
        </w:r>
      </w:ins>
      <w:ins w:id="269"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ins>
      <w:ins w:id="270" w:author="Perkowski, Evan A" w:date="2023-01-12T14:44:00Z">
        <w:r w:rsidR="00A631F4">
          <w:rPr>
            <w:color w:val="000000" w:themeColor="text1"/>
          </w:rPr>
          <w:t xml:space="preserve"> </w:t>
        </w:r>
      </w:ins>
      <w:ins w:id="271" w:author="Perkowski, Evan A [2]" w:date="2023-01-02T23:49:00Z">
        <w:r w:rsidR="00A174A5">
          <w:rPr>
            <w:color w:val="000000" w:themeColor="text1"/>
          </w:rPr>
          <w:t>=</w:t>
        </w:r>
      </w:ins>
      <w:ins w:id="272" w:author="Perkowski, Evan A" w:date="2023-01-12T14:44:00Z">
        <w:r w:rsidR="00A631F4">
          <w:rPr>
            <w:color w:val="000000" w:themeColor="text1"/>
          </w:rPr>
          <w:t xml:space="preserve"> </w:t>
        </w:r>
      </w:ins>
      <w:ins w:id="273" w:author="Perkowski, Evan A [2]" w:date="2023-01-02T23:49:00Z">
        <w:r w:rsidR="00A174A5">
          <w:rPr>
            <w:color w:val="000000" w:themeColor="text1"/>
          </w:rPr>
          <w:t>0.0</w:t>
        </w:r>
      </w:ins>
      <w:ins w:id="274" w:author="Perkowski, Evan A" w:date="2023-01-04T13:08:00Z">
        <w:r w:rsidR="007B6EDA">
          <w:rPr>
            <w:color w:val="000000" w:themeColor="text1"/>
          </w:rPr>
          <w:t>04</w:t>
        </w:r>
      </w:ins>
      <w:ins w:id="275" w:author="Perkowski, Evan A" w:date="2023-01-04T13:09:00Z">
        <w:r w:rsidR="00FD1286">
          <w:rPr>
            <w:color w:val="000000" w:themeColor="text1"/>
          </w:rPr>
          <w:t xml:space="preserve">; Fig. </w:t>
        </w:r>
      </w:ins>
      <w:ins w:id="276" w:author="Perkowski, Evan A" w:date="2023-01-04T13:25:00Z">
        <w:r w:rsidR="0084086E">
          <w:rPr>
            <w:color w:val="000000" w:themeColor="text1"/>
          </w:rPr>
          <w:t>2</w:t>
        </w:r>
      </w:ins>
      <w:ins w:id="277" w:author="Perkowski, Evan A" w:date="2023-01-12T14:43:00Z">
        <w:r w:rsidR="00A631F4">
          <w:rPr>
            <w:color w:val="000000" w:themeColor="text1"/>
          </w:rPr>
          <w:t>a</w:t>
        </w:r>
      </w:ins>
      <w:ins w:id="278" w:author="Perkowski, Evan A [2]" w:date="2023-01-02T23:49:00Z">
        <w:r w:rsidR="00A174A5">
          <w:rPr>
            <w:color w:val="000000" w:themeColor="text1"/>
          </w:rPr>
          <w:t>)</w:t>
        </w:r>
      </w:ins>
      <w:ins w:id="279"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280" w:author="Perkowski, Evan A" w:date="2023-01-04T13:09:00Z">
        <w:r w:rsidR="00FD1286">
          <w:rPr>
            <w:color w:val="000000" w:themeColor="text1"/>
          </w:rPr>
          <w:t xml:space="preserve">different from zero (Tukey: </w:t>
        </w:r>
        <w:r w:rsidR="00FD1286" w:rsidRPr="00A631F4">
          <w:rPr>
            <w:i/>
            <w:iCs/>
            <w:color w:val="000000" w:themeColor="text1"/>
          </w:rPr>
          <w:t>p</w:t>
        </w:r>
      </w:ins>
      <w:ins w:id="281" w:author="Perkowski, Evan A" w:date="2023-01-12T14:44:00Z">
        <w:r w:rsidR="00A631F4">
          <w:rPr>
            <w:color w:val="000000" w:themeColor="text1"/>
          </w:rPr>
          <w:t xml:space="preserve"> </w:t>
        </w:r>
      </w:ins>
      <w:ins w:id="282" w:author="Perkowski, Evan A" w:date="2023-01-04T13:09:00Z">
        <w:r w:rsidR="00FD1286">
          <w:rPr>
            <w:color w:val="000000" w:themeColor="text1"/>
          </w:rPr>
          <w:t>=</w:t>
        </w:r>
      </w:ins>
      <w:ins w:id="283" w:author="Perkowski, Evan A" w:date="2023-01-12T14:44:00Z">
        <w:r w:rsidR="00A631F4">
          <w:rPr>
            <w:color w:val="000000" w:themeColor="text1"/>
          </w:rPr>
          <w:t xml:space="preserve"> </w:t>
        </w:r>
      </w:ins>
      <w:ins w:id="284" w:author="Perkowski, Evan A" w:date="2023-01-04T13:09:00Z">
        <w:r w:rsidR="00FD1286">
          <w:rPr>
            <w:color w:val="000000" w:themeColor="text1"/>
          </w:rPr>
          <w:t xml:space="preserve">0.307; Fig. </w:t>
        </w:r>
      </w:ins>
      <w:ins w:id="285" w:author="Perkowski, Evan A" w:date="2023-01-04T13:25:00Z">
        <w:r w:rsidR="0084086E">
          <w:rPr>
            <w:color w:val="000000" w:themeColor="text1"/>
          </w:rPr>
          <w:t>2</w:t>
        </w:r>
      </w:ins>
      <w:ins w:id="286" w:author="Perkowski, Evan A" w:date="2023-01-12T14:43:00Z">
        <w:r w:rsidR="00A631F4">
          <w:rPr>
            <w:color w:val="000000" w:themeColor="text1"/>
          </w:rPr>
          <w:t>a</w:t>
        </w:r>
      </w:ins>
      <w:ins w:id="287" w:author="Perkowski, Evan A" w:date="2023-01-04T13:09:00Z">
        <w:r w:rsidR="00FD1286">
          <w:rPr>
            <w:color w:val="000000" w:themeColor="text1"/>
          </w:rPr>
          <w:t xml:space="preserve">). </w:t>
        </w:r>
      </w:ins>
      <w:ins w:id="288"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ins>
      <w:ins w:id="289" w:author="Perkowski, Evan A" w:date="2023-01-12T14:44:00Z">
        <w:r w:rsidR="00A631F4">
          <w:rPr>
            <w:color w:val="000000" w:themeColor="text1"/>
          </w:rPr>
          <w:t xml:space="preserve"> </w:t>
        </w:r>
      </w:ins>
      <w:ins w:id="290" w:author="Perkowski, Evan A" w:date="2023-01-04T13:10:00Z">
        <w:r w:rsidR="00FD1286">
          <w:rPr>
            <w:color w:val="000000" w:themeColor="text1"/>
          </w:rPr>
          <w:t>=</w:t>
        </w:r>
      </w:ins>
      <w:ins w:id="291" w:author="Perkowski, Evan A" w:date="2023-01-12T14:44:00Z">
        <w:r w:rsidR="00A631F4">
          <w:rPr>
            <w:color w:val="000000" w:themeColor="text1"/>
          </w:rPr>
          <w:t xml:space="preserve"> </w:t>
        </w:r>
      </w:ins>
      <w:ins w:id="292" w:author="Perkowski, Evan A" w:date="2023-01-04T13:10:00Z">
        <w:r w:rsidR="00FD1286">
          <w:rPr>
            <w:color w:val="000000" w:themeColor="text1"/>
          </w:rPr>
          <w:t>0.264; Table 1</w:t>
        </w:r>
      </w:ins>
      <w:ins w:id="293" w:author="Perkowski, Evan A" w:date="2023-01-04T13:25:00Z">
        <w:r w:rsidR="0084086E">
          <w:rPr>
            <w:color w:val="000000" w:themeColor="text1"/>
          </w:rPr>
          <w:t>; Fig. 2</w:t>
        </w:r>
      </w:ins>
      <w:ins w:id="294" w:author="Perkowski, Evan A" w:date="2023-01-12T14:43:00Z">
        <w:r w:rsidR="00A631F4">
          <w:rPr>
            <w:color w:val="000000" w:themeColor="text1"/>
          </w:rPr>
          <w:t>b</w:t>
        </w:r>
      </w:ins>
      <w:ins w:id="295" w:author="Perkowski, Evan A" w:date="2023-01-04T13:10:00Z">
        <w:r w:rsidR="00FD1286">
          <w:rPr>
            <w:color w:val="000000" w:themeColor="text1"/>
          </w:rPr>
          <w:t xml:space="preserve">). </w:t>
        </w:r>
      </w:ins>
      <w:r w:rsidR="007E123F">
        <w:rPr>
          <w:color w:val="000000" w:themeColor="text1"/>
        </w:rPr>
        <w:t xml:space="preserve">A strong functional group effect </w:t>
      </w:r>
      <w:r w:rsidR="0071657E">
        <w:rPr>
          <w:color w:val="000000" w:themeColor="text1"/>
        </w:rPr>
        <w:t>(</w:t>
      </w:r>
      <w:ins w:id="296" w:author="Perkowski, Evan A" w:date="2023-01-12T14:44:00Z">
        <w:r w:rsidR="00A631F4">
          <w:rPr>
            <w:i/>
            <w:iCs/>
            <w:color w:val="000000" w:themeColor="text1"/>
          </w:rPr>
          <w:t>p</w:t>
        </w:r>
        <w:r w:rsidR="00A631F4">
          <w:rPr>
            <w:color w:val="000000" w:themeColor="text1"/>
          </w:rPr>
          <w:t xml:space="preserve"> </w:t>
        </w:r>
      </w:ins>
      <w:ins w:id="297" w:author="Perkowski, Evan A [2]" w:date="2023-01-02T23:52:00Z">
        <w:r w:rsidR="00A174A5">
          <w:rPr>
            <w:color w:val="000000" w:themeColor="text1"/>
          </w:rPr>
          <w:t>&lt;</w:t>
        </w:r>
      </w:ins>
      <w:ins w:id="298" w:author="Perkowski, Evan A" w:date="2023-01-12T14:44:00Z">
        <w:r w:rsidR="00A631F4">
          <w:rPr>
            <w:color w:val="000000" w:themeColor="text1"/>
          </w:rPr>
          <w:t xml:space="preserve"> </w:t>
        </w:r>
      </w:ins>
      <w:ins w:id="299" w:author="Perkowski, Evan A [2]" w:date="2023-01-02T23:52:00Z">
        <w:r w:rsidR="00A174A5">
          <w:rPr>
            <w:color w:val="000000" w:themeColor="text1"/>
          </w:rPr>
          <w: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sidRPr="00A631F4">
        <w:rPr>
          <w:i/>
          <w:iCs/>
          <w:color w:val="000000" w:themeColor="text1"/>
        </w:rPr>
        <w:t>p</w:t>
      </w:r>
      <w:r w:rsidR="00A631F4">
        <w:rPr>
          <w:color w:val="000000" w:themeColor="text1"/>
        </w:rPr>
        <w:t xml:space="preserve"> </w:t>
      </w:r>
      <w:r w:rsidR="007E123F" w:rsidRPr="00E7144F">
        <w:rPr>
          <w:color w:val="000000" w:themeColor="text1"/>
        </w:rPr>
        <w:t>&lt;</w:t>
      </w:r>
      <w:r w:rsidR="00A631F4">
        <w:rPr>
          <w:color w:val="000000" w:themeColor="text1"/>
        </w:rPr>
        <w:t xml:space="preserve"> </w:t>
      </w:r>
      <w:r w:rsidR="007E123F" w:rsidRPr="00E7144F">
        <w:rPr>
          <w:color w:val="000000" w:themeColor="text1"/>
        </w:rPr>
        <w:t>0.001</w:t>
      </w:r>
      <w:r w:rsidR="007E123F">
        <w:rPr>
          <w:color w:val="000000" w:themeColor="text1"/>
        </w:rPr>
        <w:t xml:space="preserve"> in both cases</w:t>
      </w:r>
      <w:r w:rsidR="007E123F" w:rsidRPr="00E7144F">
        <w:rPr>
          <w:color w:val="000000" w:themeColor="text1"/>
        </w:rPr>
        <w:t>)</w:t>
      </w:r>
      <w:ins w:id="300"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01"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02" w:author="Perkowski, Evan A" w:date="2023-01-12T14:45:00Z">
        <w:r w:rsidR="00A631F4">
          <w:rPr>
            <w:color w:val="000000" w:themeColor="text1"/>
          </w:rPr>
          <w:t xml:space="preserve"> </w:t>
        </w:r>
      </w:ins>
      <w:ins w:id="303" w:author="Perkowski, Evan A [2]" w:date="2023-01-02T23:53:00Z">
        <w:r w:rsidR="00A174A5">
          <w:rPr>
            <w:color w:val="000000" w:themeColor="text1"/>
          </w:rPr>
          <w:t>=</w:t>
        </w:r>
      </w:ins>
      <w:ins w:id="304" w:author="Perkowski, Evan A" w:date="2023-01-12T14:45:00Z">
        <w:r w:rsidR="00A631F4">
          <w:rPr>
            <w:color w:val="000000" w:themeColor="text1"/>
          </w:rPr>
          <w:t xml:space="preserve"> </w:t>
        </w:r>
      </w:ins>
      <w:ins w:id="305" w:author="Perkowski, Evan A [2]" w:date="2023-01-02T23:53:00Z">
        <w:r w:rsidR="00A174A5">
          <w:rPr>
            <w:color w:val="000000" w:themeColor="text1"/>
          </w:rPr>
          <w:t>0.6</w:t>
        </w:r>
      </w:ins>
      <w:ins w:id="306" w:author="Perkowski, Evan A" w:date="2023-01-04T13:11:00Z">
        <w:r w:rsidR="00FD1286">
          <w:rPr>
            <w:color w:val="000000" w:themeColor="text1"/>
          </w:rPr>
          <w:t>91</w:t>
        </w:r>
      </w:ins>
      <w:ins w:id="307"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1BED19A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4C6CCDA" w:rsidR="002D386D" w:rsidRDefault="0084086E" w:rsidP="0025039E">
      <w:pPr>
        <w:spacing w:line="360" w:lineRule="auto"/>
        <w:rPr>
          <w:b/>
          <w:bCs/>
          <w:color w:val="000000" w:themeColor="text1"/>
        </w:rPr>
      </w:pPr>
      <w:r>
        <w:rPr>
          <w:b/>
          <w:bCs/>
          <w:noProof/>
          <w:color w:val="000000" w:themeColor="text1"/>
        </w:rPr>
        <w:drawing>
          <wp:inline distT="0" distB="0" distL="0" distR="0" wp14:anchorId="79AD8083" wp14:editId="18E53214">
            <wp:extent cx="6775555" cy="2540833"/>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6797679" cy="2549130"/>
                    </a:xfrm>
                    <a:prstGeom prst="rect">
                      <a:avLst/>
                    </a:prstGeom>
                  </pic:spPr>
                </pic:pic>
              </a:graphicData>
            </a:graphic>
          </wp:inline>
        </w:drawing>
      </w:r>
    </w:p>
    <w:p w14:paraId="13EC89D7" w14:textId="47D4BB4A"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 xml:space="preserve">soil nitrogen availability (panel A) and soil moisture (panel B) </w:t>
      </w:r>
      <w:r w:rsidR="00154B4C">
        <w:rPr>
          <w:color w:val="000000" w:themeColor="text1"/>
        </w:rPr>
        <w:t>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w:t>
      </w:r>
      <w:r w:rsidR="0084086E">
        <w:rPr>
          <w:color w:val="000000" w:themeColor="text1"/>
        </w:rPr>
        <w:t>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308"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5D177C88"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309"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proofErr w:type="spellStart"/>
      <w:ins w:id="310" w:author="Perkowski, Evan A" w:date="2023-01-03T15:52:00Z">
        <w:r w:rsidR="00067F56">
          <w:rPr>
            <w:color w:val="000000" w:themeColor="text1"/>
          </w:rPr>
          <w:t>AICc</w:t>
        </w:r>
      </w:ins>
      <w:proofErr w:type="spellEnd"/>
      <w:ins w:id="311" w:author="Perkowski, Evan A" w:date="2023-01-12T14:46:00Z">
        <w:r w:rsidR="00A631F4">
          <w:rPr>
            <w:color w:val="000000" w:themeColor="text1"/>
          </w:rPr>
          <w:t xml:space="preserve"> </w:t>
        </w:r>
      </w:ins>
      <w:ins w:id="312" w:author="Perkowski, Evan A" w:date="2023-01-03T15:52:00Z">
        <w:r w:rsidR="00067F56">
          <w:rPr>
            <w:color w:val="000000" w:themeColor="text1"/>
          </w:rPr>
          <w:t>=</w:t>
        </w:r>
      </w:ins>
      <w:ins w:id="313" w:author="Perkowski, Evan A" w:date="2023-01-12T14:46:00Z">
        <w:r w:rsidR="00A631F4">
          <w:rPr>
            <w:color w:val="000000" w:themeColor="text1"/>
          </w:rPr>
          <w:t xml:space="preserve"> -</w:t>
        </w:r>
      </w:ins>
      <w:ins w:id="314" w:author="Perkowski, Evan A" w:date="2023-01-12T15:06:00Z">
        <w:r w:rsidR="004E3BFA">
          <w:rPr>
            <w:color w:val="000000" w:themeColor="text1"/>
          </w:rPr>
          <w:t>883.97</w:t>
        </w:r>
      </w:ins>
      <w:ins w:id="315"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7032226B"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316" w:author="Perkowski, Evan A" w:date="2023-01-04T13:28:00Z">
        <w:r w:rsidR="0084086E">
          <w:rPr>
            <w:color w:val="000000" w:themeColor="text1"/>
          </w:rPr>
          <w:t xml:space="preserve">a series of </w:t>
        </w:r>
      </w:ins>
      <w:r>
        <w:rPr>
          <w:color w:val="000000" w:themeColor="text1"/>
        </w:rPr>
        <w:t>two-way interactions between functional group and vapor pressure deficit</w:t>
      </w:r>
      <w:ins w:id="317" w:author="Perkowski, Evan A" w:date="2023-01-04T13:29:00Z">
        <w:r w:rsidR="0084086E">
          <w:rPr>
            <w:color w:val="000000" w:themeColor="text1"/>
          </w:rPr>
          <w:t xml:space="preserve"> (</w:t>
        </w:r>
        <w:r w:rsidR="0084086E" w:rsidRPr="00A631F4">
          <w:rPr>
            <w:i/>
            <w:iCs/>
            <w:color w:val="000000" w:themeColor="text1"/>
          </w:rPr>
          <w:t>p</w:t>
        </w:r>
      </w:ins>
      <w:ins w:id="318" w:author="Perkowski, Evan A" w:date="2023-01-12T14:46:00Z">
        <w:r w:rsidR="00A631F4">
          <w:rPr>
            <w:color w:val="000000" w:themeColor="text1"/>
          </w:rPr>
          <w:t xml:space="preserve"> </w:t>
        </w:r>
      </w:ins>
      <w:ins w:id="319" w:author="Perkowski, Evan A" w:date="2023-01-04T13:29:00Z">
        <w:r w:rsidR="0084086E">
          <w:rPr>
            <w:color w:val="000000" w:themeColor="text1"/>
          </w:rPr>
          <w:t>=</w:t>
        </w:r>
      </w:ins>
      <w:ins w:id="320" w:author="Perkowski, Evan A" w:date="2023-01-12T14:46:00Z">
        <w:r w:rsidR="00A631F4">
          <w:rPr>
            <w:color w:val="000000" w:themeColor="text1"/>
          </w:rPr>
          <w:t xml:space="preserve"> </w:t>
        </w:r>
      </w:ins>
      <w:ins w:id="321" w:author="Perkowski, Evan A" w:date="2023-01-04T13:29:00Z">
        <w:r w:rsidR="0084086E">
          <w:rPr>
            <w:color w:val="000000" w:themeColor="text1"/>
          </w:rPr>
          <w:t>0.006; Table 3)</w:t>
        </w:r>
      </w:ins>
      <w:ins w:id="322" w:author="Perkowski, Evan A" w:date="2023-01-04T13:28:00Z">
        <w:r w:rsidR="0084086E">
          <w:rPr>
            <w:color w:val="000000" w:themeColor="text1"/>
          </w:rPr>
          <w:t xml:space="preserve">, </w:t>
        </w:r>
      </w:ins>
      <w:r>
        <w:rPr>
          <w:color w:val="000000" w:themeColor="text1"/>
        </w:rPr>
        <w:t>soil moisture</w:t>
      </w:r>
      <w:ins w:id="323" w:author="Perkowski, Evan A" w:date="2023-01-04T13:29:00Z">
        <w:r w:rsidR="0084086E">
          <w:rPr>
            <w:color w:val="000000" w:themeColor="text1"/>
          </w:rPr>
          <w:t xml:space="preserve"> (</w:t>
        </w:r>
        <w:r w:rsidR="0084086E" w:rsidRPr="00A631F4">
          <w:rPr>
            <w:i/>
            <w:iCs/>
            <w:color w:val="000000" w:themeColor="text1"/>
          </w:rPr>
          <w:t>p</w:t>
        </w:r>
      </w:ins>
      <w:ins w:id="324" w:author="Perkowski, Evan A" w:date="2023-01-12T14:46:00Z">
        <w:r w:rsidR="00A631F4">
          <w:rPr>
            <w:color w:val="000000" w:themeColor="text1"/>
          </w:rPr>
          <w:t xml:space="preserve"> </w:t>
        </w:r>
      </w:ins>
      <w:ins w:id="325" w:author="Perkowski, Evan A" w:date="2023-01-04T13:29:00Z">
        <w:r w:rsidR="0084086E">
          <w:rPr>
            <w:color w:val="000000" w:themeColor="text1"/>
          </w:rPr>
          <w:t>=</w:t>
        </w:r>
      </w:ins>
      <w:ins w:id="326" w:author="Perkowski, Evan A" w:date="2023-01-12T14:46:00Z">
        <w:r w:rsidR="00A631F4">
          <w:rPr>
            <w:color w:val="000000" w:themeColor="text1"/>
          </w:rPr>
          <w:t xml:space="preserve"> </w:t>
        </w:r>
      </w:ins>
      <w:ins w:id="327" w:author="Perkowski, Evan A" w:date="2023-01-04T13:29:00Z">
        <w:r w:rsidR="0084086E">
          <w:rPr>
            <w:color w:val="000000" w:themeColor="text1"/>
          </w:rPr>
          <w:t>0.033, Table 3)</w:t>
        </w:r>
      </w:ins>
      <w:ins w:id="328"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329" w:author="Perkowski, Evan A" w:date="2023-01-12T14:46:00Z">
        <w:r w:rsidR="00A631F4">
          <w:rPr>
            <w:color w:val="000000" w:themeColor="text1"/>
          </w:rPr>
          <w:t xml:space="preserve"> </w:t>
        </w:r>
      </w:ins>
      <w:ins w:id="330" w:author="Perkowski, Evan A" w:date="2023-01-04T13:29:00Z">
        <w:r w:rsidR="0084086E">
          <w:rPr>
            <w:color w:val="000000" w:themeColor="text1"/>
          </w:rPr>
          <w:t>=</w:t>
        </w:r>
      </w:ins>
      <w:ins w:id="331" w:author="Perkowski, Evan A" w:date="2023-01-12T14:46:00Z">
        <w:r w:rsidR="00A631F4">
          <w:rPr>
            <w:color w:val="000000" w:themeColor="text1"/>
          </w:rPr>
          <w:t xml:space="preserve"> </w:t>
        </w:r>
      </w:ins>
      <w:ins w:id="332"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333"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334" w:author="Perkowski, Evan A" w:date="2023-01-03T15:52:00Z">
        <w:r w:rsidR="00067F56">
          <w:rPr>
            <w:color w:val="000000" w:themeColor="text1"/>
          </w:rPr>
          <w:t xml:space="preserve"> (</w:t>
        </w:r>
        <w:r w:rsidR="00067F56" w:rsidRPr="00A631F4">
          <w:rPr>
            <w:i/>
            <w:iCs/>
            <w:color w:val="000000" w:themeColor="text1"/>
          </w:rPr>
          <w:t>p</w:t>
        </w:r>
      </w:ins>
      <w:ins w:id="335" w:author="Perkowski, Evan A" w:date="2023-01-12T14:46:00Z">
        <w:r w:rsidR="00A631F4">
          <w:rPr>
            <w:color w:val="000000" w:themeColor="text1"/>
          </w:rPr>
          <w:t xml:space="preserve"> </w:t>
        </w:r>
      </w:ins>
      <w:ins w:id="336" w:author="Perkowski, Evan A" w:date="2023-01-03T15:52:00Z">
        <w:r w:rsidR="00067F56">
          <w:rPr>
            <w:color w:val="000000" w:themeColor="text1"/>
          </w:rPr>
          <w:t>&lt;</w:t>
        </w:r>
      </w:ins>
      <w:ins w:id="337" w:author="Perkowski, Evan A" w:date="2023-01-12T14:46:00Z">
        <w:r w:rsidR="00A631F4">
          <w:rPr>
            <w:color w:val="000000" w:themeColor="text1"/>
          </w:rPr>
          <w:t xml:space="preserve"> </w:t>
        </w:r>
      </w:ins>
      <w:ins w:id="338" w:author="Perkowski, Evan A" w:date="2023-01-03T15:52:00Z">
        <w:r w:rsidR="00067F56">
          <w:rPr>
            <w:color w:val="000000" w:themeColor="text1"/>
          </w:rPr>
          <w:t xml:space="preserve">0.001; Table </w:t>
        </w:r>
      </w:ins>
      <w:ins w:id="339" w:author="Perkowski, Evan A" w:date="2023-01-03T15:57:00Z">
        <w:r w:rsidR="00067F56">
          <w:rPr>
            <w:color w:val="000000" w:themeColor="text1"/>
          </w:rPr>
          <w:t>3</w:t>
        </w:r>
      </w:ins>
      <w:ins w:id="340"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341" w:author="Perkowski, Evan A" w:date="2023-01-04T13:29:00Z">
        <w:r w:rsidR="00DA0E8E">
          <w:rPr>
            <w:color w:val="000000" w:themeColor="text1"/>
          </w:rPr>
          <w:t xml:space="preserve">and marginal negative effect in </w:t>
        </w:r>
      </w:ins>
      <w:ins w:id="342" w:author="Perkowski, Evan A" w:date="2023-01-03T15:53:00Z">
        <w:r w:rsidR="00067F56">
          <w:rPr>
            <w:color w:val="000000" w:themeColor="text1"/>
          </w:rPr>
          <w:t>C</w:t>
        </w:r>
      </w:ins>
      <w:ins w:id="343"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ins>
      <w:ins w:id="344" w:author="Perkowski, Evan A" w:date="2023-01-12T14:46:00Z">
        <w:r w:rsidR="00A631F4">
          <w:rPr>
            <w:color w:val="000000" w:themeColor="text1"/>
          </w:rPr>
          <w:t xml:space="preserve"> </w:t>
        </w:r>
      </w:ins>
      <w:ins w:id="345" w:author="Perkowski, Evan A" w:date="2023-01-03T15:54:00Z">
        <w:r w:rsidR="00067F56">
          <w:rPr>
            <w:color w:val="000000" w:themeColor="text1"/>
          </w:rPr>
          <w:t>=</w:t>
        </w:r>
      </w:ins>
      <w:ins w:id="346" w:author="Perkowski, Evan A" w:date="2023-01-12T14:46:00Z">
        <w:r w:rsidR="00A631F4">
          <w:rPr>
            <w:color w:val="000000" w:themeColor="text1"/>
          </w:rPr>
          <w:t xml:space="preserve"> </w:t>
        </w:r>
      </w:ins>
      <w:ins w:id="347" w:author="Perkowski, Evan A" w:date="2023-01-03T15:54:00Z">
        <w:r w:rsidR="00067F56">
          <w:rPr>
            <w:color w:val="000000" w:themeColor="text1"/>
          </w:rPr>
          <w:t>0.</w:t>
        </w:r>
      </w:ins>
      <w:ins w:id="348" w:author="Perkowski, Evan A" w:date="2023-01-04T13:30:00Z">
        <w:r w:rsidR="00DA0E8E">
          <w:rPr>
            <w:color w:val="000000" w:themeColor="text1"/>
          </w:rPr>
          <w:t>074</w:t>
        </w:r>
      </w:ins>
      <w:ins w:id="349" w:author="Perkowski, Evan A" w:date="2023-01-03T15:54:00Z">
        <w:r w:rsidR="00067F56">
          <w:rPr>
            <w:color w:val="000000" w:themeColor="text1"/>
          </w:rPr>
          <w:t xml:space="preserve">) paired with a </w:t>
        </w:r>
      </w:ins>
      <w:ins w:id="350" w:author="Perkowski, Evan A" w:date="2023-01-04T13:30:00Z">
        <w:r w:rsidR="00DA0E8E">
          <w:rPr>
            <w:color w:val="000000" w:themeColor="text1"/>
          </w:rPr>
          <w:t xml:space="preserve">positive trending, but insignificant </w:t>
        </w:r>
      </w:ins>
      <w:ins w:id="351" w:author="Perkowski, Evan A" w:date="2023-01-03T15:54:00Z">
        <w:r w:rsidR="00067F56">
          <w:rPr>
            <w:color w:val="000000" w:themeColor="text1"/>
          </w:rPr>
          <w:t xml:space="preserve">effect of </w:t>
        </w:r>
      </w:ins>
      <w:ins w:id="352" w:author="Perkowski, Evan A" w:date="2023-01-04T13:30:00Z">
        <w:r w:rsidR="00DA0E8E">
          <w:rPr>
            <w:color w:val="000000" w:themeColor="text1"/>
          </w:rPr>
          <w:t xml:space="preserve">increasing </w:t>
        </w:r>
      </w:ins>
      <w:ins w:id="353" w:author="Perkowski, Evan A" w:date="2023-01-03T15:54:00Z">
        <w:r w:rsidR="00067F56">
          <w:rPr>
            <w:color w:val="000000" w:themeColor="text1"/>
          </w:rPr>
          <w:t xml:space="preserve">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DE0E3A">
        <w:rPr>
          <w:color w:val="000000" w:themeColor="text1"/>
        </w:rPr>
        <w:t xml:space="preserve"> </w:t>
      </w:r>
      <w:r w:rsidR="000A276C">
        <w:rPr>
          <w:color w:val="000000" w:themeColor="text1"/>
        </w:rPr>
        <w:t>=</w:t>
      </w:r>
      <w:r w:rsidR="00DE0E3A">
        <w:rPr>
          <w:color w:val="000000" w:themeColor="text1"/>
        </w:rPr>
        <w:t xml:space="preserve"> </w:t>
      </w:r>
      <w:r w:rsidR="000A276C">
        <w:rPr>
          <w:color w:val="000000" w:themeColor="text1"/>
        </w:rPr>
        <w:t>0.</w:t>
      </w:r>
      <w:ins w:id="354" w:author="Perkowski, Evan A" w:date="2023-01-03T15:54:00Z">
        <w:r w:rsidR="00067F56">
          <w:rPr>
            <w:color w:val="000000" w:themeColor="text1"/>
          </w:rPr>
          <w:t xml:space="preserve">130; </w:t>
        </w:r>
      </w:ins>
      <w:r w:rsidR="000A276C">
        <w:rPr>
          <w:color w:val="000000" w:themeColor="text1"/>
        </w:rPr>
        <w:t xml:space="preserve">Fig. </w:t>
      </w:r>
      <w:ins w:id="355" w:author="Perkowski, Evan A" w:date="2023-01-12T14:47:00Z">
        <w:r w:rsidR="00A631F4">
          <w:rPr>
            <w:color w:val="000000" w:themeColor="text1"/>
          </w:rPr>
          <w:t>3</w:t>
        </w:r>
        <w:r w:rsidR="00A631F4">
          <w:rPr>
            <w:color w:val="000000" w:themeColor="text1"/>
          </w:rPr>
          <w:t>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356"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w:t>
      </w:r>
      <w:ins w:id="357" w:author="Perkowski, Evan A" w:date="2023-01-04T13:31:00Z">
        <w:r w:rsidR="00DA0E8E">
          <w:rPr>
            <w:color w:val="000000" w:themeColor="text1"/>
          </w:rPr>
          <w:t xml:space="preserve">positive </w:t>
        </w:r>
      </w:ins>
      <w:r w:rsidR="00B422C3">
        <w:rPr>
          <w:color w:val="000000" w:themeColor="text1"/>
        </w:rPr>
        <w:t>effect of increasing soil moisture</w:t>
      </w:r>
      <w:ins w:id="358"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A631F4">
        <w:rPr>
          <w:color w:val="000000" w:themeColor="text1"/>
        </w:rPr>
        <w:t xml:space="preserve"> </w:t>
      </w:r>
      <w:r w:rsidR="00DA0E8E">
        <w:rPr>
          <w:color w:val="000000" w:themeColor="text1"/>
        </w:rPr>
        <w:t>=</w:t>
      </w:r>
      <w:r w:rsidR="00A631F4">
        <w:rPr>
          <w:color w:val="000000" w:themeColor="text1"/>
        </w:rPr>
        <w:t xml:space="preserve"> </w:t>
      </w:r>
      <w:ins w:id="359"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360"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61" w:author="Perkowski, Evan A" w:date="2023-01-04T13:32:00Z">
        <w:r w:rsidR="00DA0E8E">
          <w:rPr>
            <w:color w:val="000000" w:themeColor="text1"/>
          </w:rPr>
          <w:t>116</w:t>
        </w:r>
      </w:ins>
      <w:r>
        <w:rPr>
          <w:color w:val="000000" w:themeColor="text1"/>
        </w:rPr>
        <w:t xml:space="preserve">) </w:t>
      </w:r>
      <w:ins w:id="362" w:author="Perkowski, Evan A" w:date="2023-01-04T13:33:00Z">
        <w:r w:rsidR="00DA0E8E">
          <w:rPr>
            <w:color w:val="000000" w:themeColor="text1"/>
          </w:rPr>
          <w:t>and a strong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63" w:author="Perkowski, Evan A" w:date="2023-01-04T13:32:00Z">
        <w:r w:rsidR="00DA0E8E">
          <w:rPr>
            <w:color w:val="000000" w:themeColor="text1"/>
          </w:rPr>
          <w:t>693</w:t>
        </w:r>
      </w:ins>
      <w:r>
        <w:rPr>
          <w:color w:val="000000" w:themeColor="text1"/>
        </w:rPr>
        <w:t>; Fig. 3C).</w:t>
      </w:r>
      <w:ins w:id="364" w:author="Perkowski, Evan A" w:date="2023-01-04T13:33:00Z">
        <w:r w:rsidR="00DA0E8E">
          <w:rPr>
            <w:color w:val="000000" w:themeColor="text1"/>
          </w:rPr>
          <w:t xml:space="preserve"> The interaction between soil nitrogen availability and plant functional group revealed a weak ne</w:t>
        </w:r>
      </w:ins>
      <w:ins w:id="365"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ins>
      <w:ins w:id="366" w:author="Perkowski, Evan A" w:date="2023-01-12T14:47:00Z">
        <w:r w:rsidR="00A631F4">
          <w:rPr>
            <w:color w:val="000000" w:themeColor="text1"/>
          </w:rPr>
          <w:t xml:space="preserve"> </w:t>
        </w:r>
      </w:ins>
      <w:ins w:id="367" w:author="Perkowski, Evan A" w:date="2023-01-04T13:34:00Z">
        <w:r w:rsidR="00DA0E8E">
          <w:rPr>
            <w:color w:val="000000" w:themeColor="text1"/>
          </w:rPr>
          <w:t>=</w:t>
        </w:r>
      </w:ins>
      <w:ins w:id="368" w:author="Perkowski, Evan A" w:date="2023-01-12T14:47:00Z">
        <w:r w:rsidR="00A631F4">
          <w:rPr>
            <w:color w:val="000000" w:themeColor="text1"/>
          </w:rPr>
          <w:t xml:space="preserve"> </w:t>
        </w:r>
      </w:ins>
      <w:ins w:id="369" w:author="Perkowski, Evan A" w:date="2023-01-04T13:34:00Z">
        <w:r w:rsidR="00DA0E8E">
          <w:rPr>
            <w:color w:val="000000" w:themeColor="text1"/>
          </w:rPr>
          <w:t>0.045), with no apparent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ins>
      <w:ins w:id="370" w:author="Perkowski, Evan A" w:date="2023-01-12T14:47:00Z">
        <w:r w:rsidR="00A631F4">
          <w:rPr>
            <w:color w:val="000000" w:themeColor="text1"/>
          </w:rPr>
          <w:t xml:space="preserve"> </w:t>
        </w:r>
      </w:ins>
      <w:ins w:id="371" w:author="Perkowski, Evan A" w:date="2023-01-04T13:34:00Z">
        <w:r w:rsidR="00DA0E8E">
          <w:rPr>
            <w:color w:val="000000" w:themeColor="text1"/>
          </w:rPr>
          <w:t>=</w:t>
        </w:r>
      </w:ins>
      <w:ins w:id="372" w:author="Perkowski, Evan A" w:date="2023-01-12T14:47:00Z">
        <w:r w:rsidR="00A631F4">
          <w:rPr>
            <w:color w:val="000000" w:themeColor="text1"/>
          </w:rPr>
          <w:t xml:space="preserve"> </w:t>
        </w:r>
      </w:ins>
      <w:ins w:id="373" w:author="Perkowski, Evan A" w:date="2023-01-04T13:34:00Z">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ins>
      <w:ins w:id="374" w:author="Perkowski, Evan A" w:date="2023-01-12T14:47:00Z">
        <w:r w:rsidR="00A631F4">
          <w:rPr>
            <w:color w:val="000000" w:themeColor="text1"/>
          </w:rPr>
          <w:t xml:space="preserve"> </w:t>
        </w:r>
      </w:ins>
      <w:ins w:id="375" w:author="Perkowski, Evan A" w:date="2023-01-04T13:34:00Z">
        <w:r w:rsidR="00DA0E8E">
          <w:rPr>
            <w:color w:val="000000" w:themeColor="text1"/>
          </w:rPr>
          <w:t>=</w:t>
        </w:r>
      </w:ins>
      <w:ins w:id="376" w:author="Perkowski, Evan A" w:date="2023-01-12T14:47:00Z">
        <w:r w:rsidR="00A631F4">
          <w:rPr>
            <w:color w:val="000000" w:themeColor="text1"/>
          </w:rPr>
          <w:t xml:space="preserve"> </w:t>
        </w:r>
      </w:ins>
      <w:ins w:id="377" w:author="Perkowski, Evan A" w:date="2023-01-04T13:34:00Z">
        <w:r w:rsidR="00DA0E8E">
          <w:rPr>
            <w:color w:val="000000" w:themeColor="text1"/>
          </w:rPr>
          <w:t>0.757).</w:t>
        </w:r>
      </w:ins>
      <w:ins w:id="378" w:author="Perkowski, Evan A" w:date="2023-01-04T13:35:00Z">
        <w:r w:rsidR="00DA0E8E">
          <w:rPr>
            <w:color w:val="000000" w:themeColor="text1"/>
          </w:rPr>
          <w:t xml:space="preserve"> Finally, </w:t>
        </w:r>
      </w:ins>
      <w:r>
        <w:rPr>
          <w:color w:val="000000" w:themeColor="text1"/>
        </w:rPr>
        <w:t xml:space="preserve">a strong </w:t>
      </w:r>
      <w:ins w:id="379" w:author="Perkowski, Evan A" w:date="2023-01-03T15:58:00Z">
        <w:r w:rsidR="00067F56">
          <w:rPr>
            <w:color w:val="000000" w:themeColor="text1"/>
          </w:rPr>
          <w:t xml:space="preserve">individual </w:t>
        </w:r>
      </w:ins>
      <w:r>
        <w:rPr>
          <w:color w:val="000000" w:themeColor="text1"/>
        </w:rPr>
        <w:t>effect of functional group (</w:t>
      </w:r>
      <w:ins w:id="380" w:author="Perkowski, Evan A" w:date="2023-01-03T15:58:00Z">
        <w:r w:rsidR="00067F56" w:rsidRPr="00DE0E3A">
          <w:rPr>
            <w:i/>
            <w:iCs/>
            <w:color w:val="000000" w:themeColor="text1"/>
          </w:rPr>
          <w:t>p</w:t>
        </w:r>
      </w:ins>
      <w:ins w:id="381" w:author="Perkowski, Evan A" w:date="2023-01-12T14:47:00Z">
        <w:r w:rsidR="00A631F4">
          <w:rPr>
            <w:color w:val="000000" w:themeColor="text1"/>
          </w:rPr>
          <w:t xml:space="preserve"> </w:t>
        </w:r>
      </w:ins>
      <w:ins w:id="382" w:author="Perkowski, Evan A" w:date="2023-01-03T15:58:00Z">
        <w:r w:rsidR="00067F56">
          <w:rPr>
            <w:color w:val="000000" w:themeColor="text1"/>
          </w:rPr>
          <w:t>&lt;</w:t>
        </w:r>
      </w:ins>
      <w:ins w:id="383" w:author="Perkowski, Evan A" w:date="2023-01-12T14:47:00Z">
        <w:r w:rsidR="00A631F4">
          <w:rPr>
            <w:color w:val="000000" w:themeColor="text1"/>
          </w:rPr>
          <w:t xml:space="preserve"> </w:t>
        </w:r>
      </w:ins>
      <w:ins w:id="384" w:author="Perkowski, Evan A" w:date="2023-01-03T15:58:00Z">
        <w:r w:rsidR="00067F56">
          <w:rPr>
            <w:color w:val="000000" w:themeColor="text1"/>
          </w:rPr>
          <w: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lt;</w:t>
      </w:r>
      <w:r w:rsidR="00A631F4">
        <w:rPr>
          <w:color w:val="000000" w:themeColor="text1"/>
        </w:rPr>
        <w:t xml:space="preserve"> </w:t>
      </w:r>
      <w:r>
        <w:rPr>
          <w:color w:val="000000" w:themeColor="text1"/>
        </w:rPr>
        <w: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85"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3AB2BB7F"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5032298" w:rsidR="00BE2AD9" w:rsidRDefault="00467C1B" w:rsidP="0025039E">
      <w:pPr>
        <w:spacing w:line="360" w:lineRule="auto"/>
        <w:rPr>
          <w:b/>
          <w:bCs/>
          <w:color w:val="000000" w:themeColor="text1"/>
        </w:rPr>
      </w:pPr>
      <w:r>
        <w:rPr>
          <w:b/>
          <w:bCs/>
          <w:noProof/>
          <w:color w:val="000000" w:themeColor="text1"/>
        </w:rPr>
        <w:drawing>
          <wp:inline distT="0" distB="0" distL="0" distR="0" wp14:anchorId="74530F36" wp14:editId="08800150">
            <wp:extent cx="5943600" cy="553021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5530215"/>
                    </a:xfrm>
                    <a:prstGeom prst="rect">
                      <a:avLst/>
                    </a:prstGeom>
                  </pic:spPr>
                </pic:pic>
              </a:graphicData>
            </a:graphic>
          </wp:inline>
        </w:drawing>
      </w:r>
    </w:p>
    <w:p w14:paraId="4042139A" w14:textId="47C75358"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 xml:space="preserve">4-day mean vapor pressure deficit (panel A),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D97DAB">
        <w:rPr>
          <w:color w:val="000000" w:themeColor="text1"/>
        </w:rPr>
        <w:t xml:space="preserve">panel B), </w:t>
      </w:r>
      <w:r w:rsidR="00D65C67">
        <w:rPr>
          <w:color w:val="000000" w:themeColor="text1"/>
        </w:rPr>
        <w:t xml:space="preserve">and </w:t>
      </w:r>
      <w:r w:rsidR="004F2F3C">
        <w:rPr>
          <w:color w:val="000000" w:themeColor="text1"/>
        </w:rPr>
        <w:t xml:space="preserve">soil nitrogen availabil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5779AB72" w:rsidR="003365BA" w:rsidRDefault="00DE0776" w:rsidP="0025039E">
      <w:pPr>
        <w:autoSpaceDE w:val="0"/>
        <w:autoSpaceDN w:val="0"/>
        <w:adjustRightInd w:val="0"/>
        <w:spacing w:line="360" w:lineRule="auto"/>
        <w:ind w:firstLine="720"/>
        <w:rPr>
          <w:ins w:id="386" w:author="Perkowski, Evan A" w:date="2023-01-03T16:16:00Z"/>
          <w:color w:val="000000" w:themeColor="text1"/>
        </w:rPr>
      </w:pPr>
      <w:ins w:id="387"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388" w:author="Perkowski, Evan A" w:date="2023-01-12T14:50:00Z">
        <w:r w:rsidR="00DE0E3A">
          <w:rPr>
            <w:color w:val="000000" w:themeColor="text1"/>
          </w:rPr>
          <w:t xml:space="preserve"> </w:t>
        </w:r>
      </w:ins>
      <w:ins w:id="389" w:author="Perkowski, Evan A" w:date="2023-01-03T16:02:00Z">
        <w:r>
          <w:rPr>
            <w:color w:val="000000" w:themeColor="text1"/>
          </w:rPr>
          <w:t>&lt;</w:t>
        </w:r>
      </w:ins>
      <w:ins w:id="390" w:author="Perkowski, Evan A" w:date="2023-01-12T14:50:00Z">
        <w:r w:rsidR="00DE0E3A">
          <w:rPr>
            <w:color w:val="000000" w:themeColor="text1"/>
          </w:rPr>
          <w:t xml:space="preserve"> </w:t>
        </w:r>
      </w:ins>
      <w:ins w:id="391" w:author="Perkowski, Evan A" w:date="2023-01-03T16:02:00Z">
        <w:r>
          <w:rPr>
            <w:color w:val="000000" w:themeColor="text1"/>
          </w:rPr>
          <w:t xml:space="preserve">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392" w:author="Perkowski, Evan A" w:date="2023-01-12T14:50:00Z">
        <w:r w:rsidR="00DE0E3A">
          <w:rPr>
            <w:color w:val="000000" w:themeColor="text1"/>
          </w:rPr>
          <w:t xml:space="preserve"> </w:t>
        </w:r>
      </w:ins>
      <w:ins w:id="393" w:author="Perkowski, Evan A" w:date="2023-01-04T13:52:00Z">
        <w:r w:rsidR="004F2F3C">
          <w:rPr>
            <w:color w:val="000000" w:themeColor="text1"/>
          </w:rPr>
          <w:t>&lt;</w:t>
        </w:r>
      </w:ins>
      <w:ins w:id="394" w:author="Perkowski, Evan A" w:date="2023-01-12T14:50:00Z">
        <w:r w:rsidR="00DE0E3A">
          <w:rPr>
            <w:color w:val="000000" w:themeColor="text1"/>
          </w:rPr>
          <w:t xml:space="preserve"> </w:t>
        </w:r>
      </w:ins>
      <w:ins w:id="395" w:author="Perkowski, Evan A" w:date="2023-01-03T16:02:00Z">
        <w:r>
          <w:rPr>
            <w:color w:val="000000" w:themeColor="text1"/>
          </w:rPr>
          <w:t>0.001; Tab</w:t>
        </w:r>
      </w:ins>
      <w:ins w:id="396"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ins>
      <w:ins w:id="397" w:author="Perkowski, Evan A" w:date="2023-01-12T14:50:00Z">
        <w:r w:rsidR="00DE0E3A">
          <w:rPr>
            <w:color w:val="000000" w:themeColor="text1"/>
          </w:rPr>
          <w:t xml:space="preserve"> </w:t>
        </w:r>
      </w:ins>
      <w:ins w:id="398" w:author="Perkowski, Evan A" w:date="2023-01-03T16:03:00Z">
        <w:r>
          <w:rPr>
            <w:color w:val="000000" w:themeColor="text1"/>
          </w:rPr>
          <w:t>&lt;</w:t>
        </w:r>
      </w:ins>
      <w:ins w:id="399" w:author="Perkowski, Evan A" w:date="2023-01-12T14:50:00Z">
        <w:r w:rsidR="00DE0E3A">
          <w:rPr>
            <w:color w:val="000000" w:themeColor="text1"/>
          </w:rPr>
          <w:t xml:space="preserve"> </w:t>
        </w:r>
      </w:ins>
      <w:ins w:id="400" w:author="Perkowski, Evan A" w:date="2023-01-03T16:03:00Z">
        <w:r>
          <w:rPr>
            <w:color w:val="000000" w:themeColor="text1"/>
          </w:rPr>
          <w:t xml:space="preserve">0.001) </w:t>
        </w:r>
      </w:ins>
      <w:ins w:id="401" w:author="Perkowski, Evan A" w:date="2023-01-04T13:52:00Z">
        <w:r w:rsidR="004F2F3C">
          <w:rPr>
            <w:color w:val="000000" w:themeColor="text1"/>
          </w:rPr>
          <w:t>and</w:t>
        </w:r>
      </w:ins>
      <w:ins w:id="402"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ins>
      <w:ins w:id="403" w:author="Perkowski, Evan A" w:date="2023-01-04T13:52:00Z">
        <w:r w:rsidR="004F2F3C">
          <w:rPr>
            <w:color w:val="000000" w:themeColor="text1"/>
          </w:rPr>
          <w:t>002</w:t>
        </w:r>
      </w:ins>
      <w:ins w:id="404" w:author="Perkowski, Evan A" w:date="2023-01-03T16:04:00Z">
        <w:r>
          <w:rPr>
            <w:color w:val="000000" w:themeColor="text1"/>
          </w:rPr>
          <w:t>)</w:t>
        </w:r>
      </w:ins>
      <w:ins w:id="405" w:author="Perkowski, Evan A" w:date="2023-01-04T13:52:00Z">
        <w:r w:rsidR="004F2F3C">
          <w:rPr>
            <w:color w:val="000000" w:themeColor="text1"/>
          </w:rPr>
          <w:t xml:space="preserve"> despite a strong null effect of </w:t>
        </w:r>
      </w:ins>
      <w:ins w:id="406"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407"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ins>
      <w:ins w:id="408" w:author="Perkowski, Evan A" w:date="2023-01-12T14:50:00Z">
        <w:r w:rsidR="00DE0E3A">
          <w:rPr>
            <w:color w:val="000000" w:themeColor="text1"/>
          </w:rPr>
          <w:t xml:space="preserve"> </w:t>
        </w:r>
      </w:ins>
      <w:ins w:id="409" w:author="Perkowski, Evan A" w:date="2023-01-03T16:04:00Z">
        <w:r>
          <w:rPr>
            <w:color w:val="000000" w:themeColor="text1"/>
          </w:rPr>
          <w:t>=</w:t>
        </w:r>
      </w:ins>
      <w:ins w:id="410" w:author="Perkowski, Evan A" w:date="2023-01-12T14:50:00Z">
        <w:r w:rsidR="00DE0E3A">
          <w:rPr>
            <w:color w:val="000000" w:themeColor="text1"/>
          </w:rPr>
          <w:t xml:space="preserve"> </w:t>
        </w:r>
      </w:ins>
      <w:ins w:id="411" w:author="Perkowski, Evan A" w:date="2023-01-03T16:04:00Z">
        <w:r>
          <w:rPr>
            <w:color w:val="000000" w:themeColor="text1"/>
          </w:rPr>
          <w:t>0.7</w:t>
        </w:r>
      </w:ins>
      <w:ins w:id="412" w:author="Perkowski, Evan A" w:date="2023-01-04T13:53:00Z">
        <w:r w:rsidR="004F2F3C">
          <w:rPr>
            <w:color w:val="000000" w:themeColor="text1"/>
          </w:rPr>
          <w:t>9</w:t>
        </w:r>
      </w:ins>
      <w:ins w:id="413" w:author="Perkowski, Evan A" w:date="2023-01-04T13:56:00Z">
        <w:r w:rsidR="004F2F3C">
          <w:rPr>
            <w:color w:val="000000" w:themeColor="text1"/>
          </w:rPr>
          <w:t>5</w:t>
        </w:r>
      </w:ins>
      <w:ins w:id="414" w:author="Perkowski, Evan A" w:date="2023-01-03T16:04:00Z">
        <w:r>
          <w:rPr>
            <w:color w:val="000000" w:themeColor="text1"/>
          </w:rPr>
          <w:t>; Fig. 4</w:t>
        </w:r>
      </w:ins>
      <w:ins w:id="415" w:author="Perkowski, Evan A" w:date="2023-01-12T14:54:00Z">
        <w:r w:rsidR="00DE0E3A">
          <w:rPr>
            <w:color w:val="000000" w:themeColor="text1"/>
          </w:rPr>
          <w:t>a</w:t>
        </w:r>
      </w:ins>
      <w:ins w:id="416" w:author="Perkowski, Evan A" w:date="2023-01-03T16:04:00Z">
        <w:r>
          <w:rPr>
            <w:color w:val="000000" w:themeColor="text1"/>
          </w:rPr>
          <w:t>).</w:t>
        </w:r>
      </w:ins>
      <w:ins w:id="417" w:author="Perkowski, Evan A" w:date="2023-01-03T16:05:00Z">
        <w:r>
          <w:rPr>
            <w:color w:val="000000" w:themeColor="text1"/>
          </w:rPr>
          <w:t xml:space="preserve"> </w:t>
        </w:r>
      </w:ins>
      <w:ins w:id="418" w:author="Perkowski, Evan A" w:date="2023-01-03T16:09:00Z">
        <w:r w:rsidR="003365BA">
          <w:rPr>
            <w:color w:val="000000" w:themeColor="text1"/>
          </w:rPr>
          <w:t>An interaction between soil nitrogen availability and soil moisture</w:t>
        </w:r>
      </w:ins>
      <w:ins w:id="419" w:author="Perkowski, Evan A" w:date="2023-01-03T16:14:00Z">
        <w:r w:rsidR="003365BA">
          <w:rPr>
            <w:color w:val="000000" w:themeColor="text1"/>
          </w:rPr>
          <w:t xml:space="preserve"> (</w:t>
        </w:r>
        <w:r w:rsidR="003365BA" w:rsidRPr="00DE0E3A">
          <w:rPr>
            <w:i/>
            <w:iCs/>
            <w:color w:val="000000" w:themeColor="text1"/>
          </w:rPr>
          <w:t>p</w:t>
        </w:r>
      </w:ins>
      <w:ins w:id="420" w:author="Perkowski, Evan A" w:date="2023-01-12T14:50:00Z">
        <w:r w:rsidR="00DE0E3A">
          <w:rPr>
            <w:color w:val="000000" w:themeColor="text1"/>
          </w:rPr>
          <w:t xml:space="preserve"> </w:t>
        </w:r>
      </w:ins>
      <w:ins w:id="421" w:author="Perkowski, Evan A" w:date="2023-01-03T16:14:00Z">
        <w:r w:rsidR="003365BA">
          <w:rPr>
            <w:color w:val="000000" w:themeColor="text1"/>
          </w:rPr>
          <w:t>=</w:t>
        </w:r>
      </w:ins>
      <w:ins w:id="422" w:author="Perkowski, Evan A" w:date="2023-01-12T14:50:00Z">
        <w:r w:rsidR="00DE0E3A">
          <w:rPr>
            <w:color w:val="000000" w:themeColor="text1"/>
          </w:rPr>
          <w:t xml:space="preserve"> </w:t>
        </w:r>
      </w:ins>
      <w:ins w:id="423" w:author="Perkowski, Evan A" w:date="2023-01-03T16:14:00Z">
        <w:r w:rsidR="003365BA">
          <w:rPr>
            <w:color w:val="000000" w:themeColor="text1"/>
          </w:rPr>
          <w:t>0.02</w:t>
        </w:r>
      </w:ins>
      <w:ins w:id="424" w:author="Perkowski, Evan A" w:date="2023-01-04T13:56:00Z">
        <w:r w:rsidR="004F2F3C">
          <w:rPr>
            <w:color w:val="000000" w:themeColor="text1"/>
          </w:rPr>
          <w:t>8</w:t>
        </w:r>
      </w:ins>
      <w:ins w:id="425" w:author="Perkowski, Evan A" w:date="2023-01-03T16:14:00Z">
        <w:r w:rsidR="003365BA">
          <w:rPr>
            <w:color w:val="000000" w:themeColor="text1"/>
          </w:rPr>
          <w:t>; Table 4)</w:t>
        </w:r>
      </w:ins>
      <w:ins w:id="426" w:author="Perkowski, Evan A" w:date="2023-01-03T16:09:00Z">
        <w:r w:rsidR="003365BA">
          <w:rPr>
            <w:color w:val="000000" w:themeColor="text1"/>
          </w:rPr>
          <w:t xml:space="preserve"> </w:t>
        </w:r>
      </w:ins>
      <w:ins w:id="427" w:author="Perkowski, Evan A" w:date="2023-01-03T16:10:00Z">
        <w:r w:rsidR="003365BA">
          <w:rPr>
            <w:color w:val="000000" w:themeColor="text1"/>
          </w:rPr>
          <w:t xml:space="preserve">indicated that the </w:t>
        </w:r>
      </w:ins>
      <w:ins w:id="428" w:author="Perkowski, Evan A" w:date="2023-01-04T13:53:00Z">
        <w:r w:rsidR="004F2F3C">
          <w:rPr>
            <w:color w:val="000000" w:themeColor="text1"/>
          </w:rPr>
          <w:t xml:space="preserve">marginal positive effect of increasing </w:t>
        </w:r>
      </w:ins>
      <w:ins w:id="429" w:author="Perkowski, Evan A" w:date="2023-01-03T16:10:00Z">
        <w:r w:rsidR="003365BA">
          <w:rPr>
            <w:color w:val="000000" w:themeColor="text1"/>
          </w:rPr>
          <w:t>soil nitrogen availa</w:t>
        </w:r>
      </w:ins>
      <w:ins w:id="430" w:author="Perkowski, Evan A" w:date="2023-01-03T16:12:00Z">
        <w:r w:rsidR="003365BA">
          <w:rPr>
            <w:color w:val="000000" w:themeColor="text1"/>
          </w:rPr>
          <w:t>b</w:t>
        </w:r>
      </w:ins>
      <w:ins w:id="431"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432" w:author="Perkowski, Evan A" w:date="2023-01-03T16:11:00Z">
        <w:r w:rsidR="003365BA">
          <w:rPr>
            <w:color w:val="000000" w:themeColor="text1"/>
          </w:rPr>
          <w:t>(</w:t>
        </w:r>
        <w:r w:rsidR="003365BA" w:rsidRPr="00DE0E3A">
          <w:rPr>
            <w:i/>
            <w:iCs/>
            <w:color w:val="000000" w:themeColor="text1"/>
          </w:rPr>
          <w:t>p</w:t>
        </w:r>
      </w:ins>
      <w:ins w:id="433" w:author="Perkowski, Evan A" w:date="2023-01-12T14:50:00Z">
        <w:r w:rsidR="00DE0E3A">
          <w:rPr>
            <w:color w:val="000000" w:themeColor="text1"/>
          </w:rPr>
          <w:t xml:space="preserve"> </w:t>
        </w:r>
      </w:ins>
      <w:ins w:id="434" w:author="Perkowski, Evan A" w:date="2023-01-03T16:11:00Z">
        <w:r w:rsidR="003365BA">
          <w:rPr>
            <w:color w:val="000000" w:themeColor="text1"/>
          </w:rPr>
          <w:t>=</w:t>
        </w:r>
      </w:ins>
      <w:ins w:id="435" w:author="Perkowski, Evan A" w:date="2023-01-12T14:50:00Z">
        <w:r w:rsidR="00DE0E3A">
          <w:rPr>
            <w:color w:val="000000" w:themeColor="text1"/>
          </w:rPr>
          <w:t xml:space="preserve"> </w:t>
        </w:r>
      </w:ins>
      <w:ins w:id="436" w:author="Perkowski, Evan A" w:date="2023-01-03T16:11:00Z">
        <w:r w:rsidR="003365BA">
          <w:rPr>
            <w:color w:val="000000" w:themeColor="text1"/>
          </w:rPr>
          <w:t>0.0</w:t>
        </w:r>
      </w:ins>
      <w:ins w:id="437" w:author="Perkowski, Evan A" w:date="2023-01-04T13:57:00Z">
        <w:r w:rsidR="004F2F3C">
          <w:rPr>
            <w:color w:val="000000" w:themeColor="text1"/>
          </w:rPr>
          <w:t>91</w:t>
        </w:r>
      </w:ins>
      <w:ins w:id="438" w:author="Perkowski, Evan A" w:date="2023-01-03T16:11:00Z">
        <w:r w:rsidR="003365BA">
          <w:rPr>
            <w:color w:val="000000" w:themeColor="text1"/>
          </w:rPr>
          <w:t xml:space="preserve">; Table 4) </w:t>
        </w:r>
      </w:ins>
      <w:ins w:id="439"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ins>
      <w:ins w:id="440" w:author="Perkowski, Evan A" w:date="2023-01-12T14:50:00Z">
        <w:r w:rsidR="00DE0E3A">
          <w:rPr>
            <w:color w:val="000000" w:themeColor="text1"/>
          </w:rPr>
          <w:t xml:space="preserve"> </w:t>
        </w:r>
      </w:ins>
      <w:ins w:id="441" w:author="Perkowski, Evan A" w:date="2023-01-03T16:15:00Z">
        <w:r w:rsidR="003365BA">
          <w:rPr>
            <w:color w:val="000000" w:themeColor="text1"/>
          </w:rPr>
          <w:t>=</w:t>
        </w:r>
      </w:ins>
      <w:ins w:id="442" w:author="Perkowski, Evan A" w:date="2023-01-12T14:50:00Z">
        <w:r w:rsidR="00DE0E3A">
          <w:rPr>
            <w:color w:val="000000" w:themeColor="text1"/>
          </w:rPr>
          <w:t xml:space="preserve"> </w:t>
        </w:r>
      </w:ins>
      <w:ins w:id="443" w:author="Perkowski, Evan A" w:date="2023-01-03T16:15:00Z">
        <w:r w:rsidR="003365BA">
          <w:rPr>
            <w:color w:val="000000" w:themeColor="text1"/>
          </w:rPr>
          <w:t>0.</w:t>
        </w:r>
      </w:ins>
      <w:ins w:id="444" w:author="Perkowski, Evan A" w:date="2023-01-04T13:57:00Z">
        <w:r w:rsidR="004F2F3C">
          <w:rPr>
            <w:color w:val="000000" w:themeColor="text1"/>
          </w:rPr>
          <w:t>692;</w:t>
        </w:r>
      </w:ins>
      <w:ins w:id="445" w:author="Perkowski, Evan A" w:date="2023-01-03T16:15:00Z">
        <w:r w:rsidR="003365BA">
          <w:rPr>
            <w:color w:val="000000" w:themeColor="text1"/>
          </w:rPr>
          <w:t xml:space="preserve"> Table 4)</w:t>
        </w:r>
      </w:ins>
      <w:ins w:id="446" w:author="Perkowski, Evan A" w:date="2023-01-03T16:11:00Z">
        <w:r w:rsidR="003365BA">
          <w:rPr>
            <w:color w:val="000000" w:themeColor="text1"/>
          </w:rPr>
          <w:t>. Finally, strong plant functional group effect (</w:t>
        </w:r>
        <w:r w:rsidR="003365BA" w:rsidRPr="00DE0E3A">
          <w:rPr>
            <w:i/>
            <w:iCs/>
            <w:color w:val="000000" w:themeColor="text1"/>
          </w:rPr>
          <w:t>p</w:t>
        </w:r>
      </w:ins>
      <w:ins w:id="447" w:author="Perkowski, Evan A" w:date="2023-01-12T14:50:00Z">
        <w:r w:rsidR="00DE0E3A">
          <w:rPr>
            <w:color w:val="000000" w:themeColor="text1"/>
          </w:rPr>
          <w:t xml:space="preserve"> </w:t>
        </w:r>
      </w:ins>
      <w:ins w:id="448" w:author="Perkowski, Evan A" w:date="2023-01-03T16:11:00Z">
        <w:r w:rsidR="003365BA">
          <w:rPr>
            <w:color w:val="000000" w:themeColor="text1"/>
          </w:rPr>
          <w:t>&lt;</w:t>
        </w:r>
      </w:ins>
      <w:ins w:id="449" w:author="Perkowski, Evan A" w:date="2023-01-12T14:50:00Z">
        <w:r w:rsidR="00DE0E3A">
          <w:rPr>
            <w:color w:val="000000" w:themeColor="text1"/>
          </w:rPr>
          <w:t xml:space="preserve"> </w:t>
        </w:r>
      </w:ins>
      <w:ins w:id="450" w:author="Perkowski, Evan A" w:date="2023-01-03T16:11:00Z">
        <w:r w:rsidR="003365BA">
          <w:rPr>
            <w:color w:val="000000" w:themeColor="text1"/>
          </w:rPr>
          <w:t>0.001; Table 4) indicate</w:t>
        </w:r>
      </w:ins>
      <w:ins w:id="451"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452" w:author="Perkowski, Evan A" w:date="2023-01-04T13:55:00Z">
        <w:r w:rsidR="004F2F3C">
          <w:rPr>
            <w:color w:val="000000" w:themeColor="text1"/>
          </w:rPr>
          <w:t xml:space="preserve">(Tukey: </w:t>
        </w:r>
        <w:r w:rsidR="004F2F3C" w:rsidRPr="00DE0E3A">
          <w:rPr>
            <w:i/>
            <w:iCs/>
            <w:color w:val="000000" w:themeColor="text1"/>
          </w:rPr>
          <w:t>p</w:t>
        </w:r>
      </w:ins>
      <w:ins w:id="453" w:author="Perkowski, Evan A" w:date="2023-01-12T14:50:00Z">
        <w:r w:rsidR="00DE0E3A">
          <w:rPr>
            <w:color w:val="000000" w:themeColor="text1"/>
          </w:rPr>
          <w:t xml:space="preserve"> </w:t>
        </w:r>
      </w:ins>
      <w:ins w:id="454" w:author="Perkowski, Evan A" w:date="2023-01-04T13:55:00Z">
        <w:r w:rsidR="004F2F3C">
          <w:rPr>
            <w:color w:val="000000" w:themeColor="text1"/>
          </w:rPr>
          <w:t>&lt;</w:t>
        </w:r>
      </w:ins>
      <w:ins w:id="455" w:author="Perkowski, Evan A" w:date="2023-01-12T14:50:00Z">
        <w:r w:rsidR="00DE0E3A">
          <w:rPr>
            <w:color w:val="000000" w:themeColor="text1"/>
          </w:rPr>
          <w:t xml:space="preserve"> </w:t>
        </w:r>
      </w:ins>
      <w:ins w:id="456" w:author="Perkowski, Evan A" w:date="2023-01-04T13:55:00Z">
        <w:r w:rsidR="004F2F3C">
          <w:rPr>
            <w:color w:val="000000" w:themeColor="text1"/>
          </w:rPr>
          <w:t xml:space="preserve">0.001) </w:t>
        </w:r>
      </w:ins>
      <w:ins w:id="457"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58" w:author="Perkowski, Evan A" w:date="2023-01-12T14:50:00Z">
        <w:r w:rsidR="00DE0E3A">
          <w:rPr>
            <w:color w:val="000000" w:themeColor="text1"/>
          </w:rPr>
          <w:t xml:space="preserve"> </w:t>
        </w:r>
      </w:ins>
      <w:ins w:id="459" w:author="Perkowski, Evan A" w:date="2023-01-04T13:55:00Z">
        <w:r w:rsidR="004F2F3C">
          <w:rPr>
            <w:color w:val="000000" w:themeColor="text1"/>
          </w:rPr>
          <w:t>=</w:t>
        </w:r>
      </w:ins>
      <w:ins w:id="460" w:author="Perkowski, Evan A" w:date="2023-01-12T14:50:00Z">
        <w:r w:rsidR="00DE0E3A">
          <w:rPr>
            <w:color w:val="000000" w:themeColor="text1"/>
          </w:rPr>
          <w:t xml:space="preserve"> </w:t>
        </w:r>
      </w:ins>
      <w:ins w:id="461" w:author="Perkowski, Evan A" w:date="2023-01-03T16:12:00Z">
        <w:r w:rsidR="003365BA">
          <w:rPr>
            <w:color w:val="000000" w:themeColor="text1"/>
          </w:rPr>
          <w:t xml:space="preserve">0.001), while </w:t>
        </w:r>
      </w:ins>
      <w:ins w:id="462"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463" w:author="Perkowski, Evan A" w:date="2023-01-04T13:55:00Z">
        <w:r w:rsidR="004F2F3C">
          <w:rPr>
            <w:color w:val="000000" w:themeColor="text1"/>
          </w:rPr>
          <w:t xml:space="preserve"> average</w:t>
        </w:r>
      </w:ins>
      <w:ins w:id="464"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65" w:author="Perkowski, Evan A" w:date="2023-01-12T14:50:00Z">
        <w:r w:rsidR="00DE0E3A">
          <w:rPr>
            <w:color w:val="000000" w:themeColor="text1"/>
          </w:rPr>
          <w:t xml:space="preserve"> </w:t>
        </w:r>
      </w:ins>
      <w:ins w:id="466" w:author="Perkowski, Evan A" w:date="2023-01-03T16:13:00Z">
        <w:r w:rsidR="003365BA">
          <w:rPr>
            <w:color w:val="000000" w:themeColor="text1"/>
          </w:rPr>
          <w:t>=</w:t>
        </w:r>
      </w:ins>
      <w:ins w:id="467" w:author="Perkowski, Evan A" w:date="2023-01-12T14:50:00Z">
        <w:r w:rsidR="00DE0E3A">
          <w:rPr>
            <w:color w:val="000000" w:themeColor="text1"/>
          </w:rPr>
          <w:t xml:space="preserve"> </w:t>
        </w:r>
      </w:ins>
      <w:ins w:id="468" w:author="Perkowski, Evan A" w:date="2023-01-03T16:13:00Z">
        <w:r w:rsidR="003365BA">
          <w:rPr>
            <w:color w:val="000000" w:themeColor="text1"/>
          </w:rPr>
          <w:t>0.01</w:t>
        </w:r>
      </w:ins>
      <w:ins w:id="469" w:author="Perkowski, Evan A" w:date="2023-01-04T13:54:00Z">
        <w:r w:rsidR="004F2F3C">
          <w:rPr>
            <w:color w:val="000000" w:themeColor="text1"/>
          </w:rPr>
          <w:t>2</w:t>
        </w:r>
      </w:ins>
      <w:ins w:id="470" w:author="Perkowski, Evan A" w:date="2023-01-03T16:13:00Z">
        <w:r w:rsidR="003365BA">
          <w:rPr>
            <w:color w:val="000000" w:themeColor="text1"/>
          </w:rPr>
          <w:t>)</w:t>
        </w:r>
      </w:ins>
      <w:ins w:id="471" w:author="Perkowski, Evan A" w:date="2023-01-03T16:14:00Z">
        <w:r w:rsidR="003365BA">
          <w:rPr>
            <w:color w:val="000000" w:themeColor="text1"/>
          </w:rPr>
          <w:t>.</w:t>
        </w:r>
      </w:ins>
    </w:p>
    <w:p w14:paraId="3F3B0348" w14:textId="3E8B47E0" w:rsidR="00671F48" w:rsidRPr="00BF5D52" w:rsidRDefault="003365BA" w:rsidP="0025039E">
      <w:pPr>
        <w:autoSpaceDE w:val="0"/>
        <w:autoSpaceDN w:val="0"/>
        <w:adjustRightInd w:val="0"/>
        <w:spacing w:line="360" w:lineRule="auto"/>
        <w:ind w:firstLine="720"/>
        <w:rPr>
          <w:ins w:id="472" w:author="Perkowski, Evan A" w:date="2023-01-03T16:17:00Z"/>
          <w:color w:val="000000" w:themeColor="text1"/>
        </w:rPr>
      </w:pPr>
      <w:ins w:id="473" w:author="Perkowski, Evan A" w:date="2023-01-03T16:17:00Z">
        <w:r>
          <w:rPr>
            <w:color w:val="000000" w:themeColor="text1"/>
          </w:rPr>
          <w:t>A</w:t>
        </w:r>
      </w:ins>
      <w:ins w:id="474" w:author="Perkowski, Evan A" w:date="2023-01-04T14:00:00Z">
        <w:r w:rsidR="004F2F3C">
          <w:rPr>
            <w:color w:val="000000" w:themeColor="text1"/>
          </w:rPr>
          <w:t xml:space="preserve"> marginal </w:t>
        </w:r>
      </w:ins>
      <w:ins w:id="475"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r w:rsidR="00DE0E3A">
        <w:rPr>
          <w:color w:val="000000" w:themeColor="text1"/>
        </w:rPr>
        <w:t xml:space="preserve"> </w:t>
      </w:r>
      <w:ins w:id="476" w:author="Perkowski, Evan A" w:date="2023-01-03T16:17:00Z">
        <w:r>
          <w:rPr>
            <w:color w:val="000000" w:themeColor="text1"/>
          </w:rPr>
          <w:t>=</w:t>
        </w:r>
      </w:ins>
      <w:r w:rsidR="00DE0E3A">
        <w:rPr>
          <w:color w:val="000000" w:themeColor="text1"/>
        </w:rPr>
        <w:t xml:space="preserve"> </w:t>
      </w:r>
      <w:ins w:id="477" w:author="Perkowski, Evan A" w:date="2023-01-03T16:17:00Z">
        <w:r>
          <w:rPr>
            <w:color w:val="000000" w:themeColor="text1"/>
          </w:rPr>
          <w:t>0.</w:t>
        </w:r>
      </w:ins>
      <w:ins w:id="478" w:author="Perkowski, Evan A" w:date="2023-01-04T14:00:00Z">
        <w:r w:rsidR="004F2F3C">
          <w:rPr>
            <w:color w:val="000000" w:themeColor="text1"/>
          </w:rPr>
          <w:t>088</w:t>
        </w:r>
      </w:ins>
      <w:ins w:id="479"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480" w:author="Perkowski, Evan A" w:date="2023-01-03T16:19:00Z">
        <w:r w:rsidR="00BF5D52">
          <w:rPr>
            <w:color w:val="000000" w:themeColor="text1"/>
            <w:vertAlign w:val="subscript"/>
          </w:rPr>
          <w:t>mass</w:t>
        </w:r>
      </w:ins>
      <w:ins w:id="481" w:author="Perkowski, Evan A" w:date="2023-01-03T16:17:00Z">
        <w:r>
          <w:rPr>
            <w:color w:val="000000" w:themeColor="text1"/>
          </w:rPr>
          <w:t xml:space="preserve"> (</w:t>
        </w:r>
        <w:r w:rsidRPr="00DE0E3A">
          <w:rPr>
            <w:i/>
            <w:iCs/>
            <w:color w:val="000000" w:themeColor="text1"/>
          </w:rPr>
          <w:t>p</w:t>
        </w:r>
      </w:ins>
      <w:r w:rsidR="00DE0E3A">
        <w:rPr>
          <w:color w:val="000000" w:themeColor="text1"/>
        </w:rPr>
        <w:t xml:space="preserve"> </w:t>
      </w:r>
      <w:ins w:id="482" w:author="Perkowski, Evan A" w:date="2023-01-03T16:17:00Z">
        <w:r>
          <w:rPr>
            <w:color w:val="000000" w:themeColor="text1"/>
          </w:rPr>
          <w:t>=</w:t>
        </w:r>
      </w:ins>
      <w:r w:rsidR="00DE0E3A">
        <w:rPr>
          <w:color w:val="000000" w:themeColor="text1"/>
        </w:rPr>
        <w:t xml:space="preserve"> </w:t>
      </w:r>
      <w:ins w:id="483" w:author="Perkowski, Evan A" w:date="2023-01-03T16:19:00Z">
        <w:r>
          <w:rPr>
            <w:color w:val="000000" w:themeColor="text1"/>
          </w:rPr>
          <w:t>0.</w:t>
        </w:r>
      </w:ins>
      <w:ins w:id="484" w:author="Perkowski, Evan A" w:date="2023-01-04T14:00:00Z">
        <w:r w:rsidR="004F2F3C">
          <w:rPr>
            <w:color w:val="000000" w:themeColor="text1"/>
          </w:rPr>
          <w:t>273</w:t>
        </w:r>
      </w:ins>
      <w:ins w:id="485" w:author="Perkowski, Evan A" w:date="2023-01-03T16:17:00Z">
        <w:r>
          <w:rPr>
            <w:color w:val="000000" w:themeColor="text1"/>
          </w:rPr>
          <w:t>; Table 4), increasing</w:t>
        </w:r>
      </w:ins>
      <w:ins w:id="486"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487"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488" w:author="Perkowski, Evan A" w:date="2023-01-04T14:01:00Z">
        <w:r w:rsidR="00671F48">
          <w:rPr>
            <w:color w:val="000000" w:themeColor="text1"/>
          </w:rPr>
          <w:t>n</w:t>
        </w:r>
      </w:ins>
      <w:ins w:id="489" w:author="Perkowski, Evan A" w:date="2023-01-04T14:00:00Z">
        <w:r w:rsidR="00671F48">
          <w:rPr>
            <w:color w:val="000000" w:themeColor="text1"/>
          </w:rPr>
          <w:t xml:space="preserve">legumes (Tukey: </w:t>
        </w:r>
        <w:r w:rsidR="00671F48" w:rsidRPr="00DE0E3A">
          <w:rPr>
            <w:i/>
            <w:iCs/>
            <w:color w:val="000000" w:themeColor="text1"/>
          </w:rPr>
          <w:t>p</w:t>
        </w:r>
      </w:ins>
      <w:r w:rsidR="00DE0E3A">
        <w:rPr>
          <w:color w:val="000000" w:themeColor="text1"/>
        </w:rPr>
        <w:t xml:space="preserve"> </w:t>
      </w:r>
      <w:ins w:id="490" w:author="Perkowski, Evan A" w:date="2023-01-04T14:00:00Z">
        <w:r w:rsidR="00671F48">
          <w:rPr>
            <w:color w:val="000000" w:themeColor="text1"/>
          </w:rPr>
          <w:t>=</w:t>
        </w:r>
      </w:ins>
      <w:r w:rsidR="00DE0E3A">
        <w:rPr>
          <w:color w:val="000000" w:themeColor="text1"/>
        </w:rPr>
        <w:t xml:space="preserve"> </w:t>
      </w:r>
      <w:ins w:id="491" w:author="Perkowski, Evan A" w:date="2023-01-04T14:00:00Z">
        <w:r w:rsidR="00671F48">
          <w:rPr>
            <w:color w:val="000000" w:themeColor="text1"/>
          </w:rPr>
          <w:t>0.021)</w:t>
        </w:r>
      </w:ins>
      <w:ins w:id="492" w:author="Perkowski, Evan A" w:date="2023-01-04T14:01:00Z">
        <w:r w:rsidR="00671F48">
          <w:rPr>
            <w:color w:val="000000" w:themeColor="text1"/>
          </w:rPr>
          <w:t xml:space="preserve">, but this effect was not apparent in </w:t>
        </w:r>
      </w:ins>
      <w:ins w:id="493"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494" w:author="Perkowski, Evan A" w:date="2023-01-03T16:19:00Z">
        <w:r>
          <w:rPr>
            <w:color w:val="000000" w:themeColor="text1"/>
          </w:rPr>
          <w:t xml:space="preserve">es (Tukey: </w:t>
        </w:r>
        <w:r w:rsidRPr="00DE0E3A">
          <w:rPr>
            <w:i/>
            <w:iCs/>
            <w:color w:val="000000" w:themeColor="text1"/>
          </w:rPr>
          <w:t>p</w:t>
        </w:r>
      </w:ins>
      <w:r w:rsidR="00DE0E3A">
        <w:rPr>
          <w:color w:val="000000" w:themeColor="text1"/>
        </w:rPr>
        <w:t xml:space="preserve"> </w:t>
      </w:r>
      <w:ins w:id="495" w:author="Perkowski, Evan A" w:date="2023-01-03T16:19:00Z">
        <w:r>
          <w:rPr>
            <w:color w:val="000000" w:themeColor="text1"/>
          </w:rPr>
          <w:t>=</w:t>
        </w:r>
      </w:ins>
      <w:r w:rsidR="00DE0E3A">
        <w:rPr>
          <w:color w:val="000000" w:themeColor="text1"/>
        </w:rPr>
        <w:t xml:space="preserve"> </w:t>
      </w:r>
      <w:ins w:id="496" w:author="Perkowski, Evan A" w:date="2023-01-03T16:19:00Z">
        <w:r>
          <w:rPr>
            <w:color w:val="000000" w:themeColor="text1"/>
          </w:rPr>
          <w:t>0.</w:t>
        </w:r>
      </w:ins>
      <w:ins w:id="497" w:author="Perkowski, Evan A" w:date="2023-01-04T14:01:00Z">
        <w:r w:rsidR="00671F48">
          <w:rPr>
            <w:color w:val="000000" w:themeColor="text1"/>
          </w:rPr>
          <w:t>693</w:t>
        </w:r>
      </w:ins>
      <w:ins w:id="498" w:author="Perkowski, Evan A" w:date="2023-01-03T16:19:00Z">
        <w:r>
          <w:rPr>
            <w:color w:val="000000" w:themeColor="text1"/>
          </w:rPr>
          <w:t>)</w:t>
        </w:r>
        <w:r w:rsidR="00BF5D52">
          <w:rPr>
            <w:color w:val="000000" w:themeColor="text1"/>
          </w:rPr>
          <w:t xml:space="preserve"> </w:t>
        </w:r>
      </w:ins>
      <w:ins w:id="499" w:author="Perkowski, Evan A" w:date="2023-01-04T14:01:00Z">
        <w:r w:rsidR="00671F48">
          <w:rPr>
            <w:color w:val="000000" w:themeColor="text1"/>
          </w:rPr>
          <w:t>or</w:t>
        </w:r>
      </w:ins>
      <w:ins w:id="500"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r w:rsidR="00DE0E3A">
        <w:rPr>
          <w:color w:val="000000" w:themeColor="text1"/>
        </w:rPr>
        <w:t xml:space="preserve"> </w:t>
      </w:r>
      <w:ins w:id="501" w:author="Perkowski, Evan A" w:date="2023-01-03T16:19:00Z">
        <w:r w:rsidR="00BF5D52">
          <w:rPr>
            <w:color w:val="000000" w:themeColor="text1"/>
          </w:rPr>
          <w:t>=</w:t>
        </w:r>
      </w:ins>
      <w:r w:rsidR="00DE0E3A">
        <w:rPr>
          <w:color w:val="000000" w:themeColor="text1"/>
        </w:rPr>
        <w:t xml:space="preserve"> </w:t>
      </w:r>
      <w:ins w:id="502" w:author="Perkowski, Evan A" w:date="2023-01-03T16:19:00Z">
        <w:r w:rsidR="00BF5D52">
          <w:rPr>
            <w:color w:val="000000" w:themeColor="text1"/>
          </w:rPr>
          <w:t>0.</w:t>
        </w:r>
      </w:ins>
      <w:ins w:id="503" w:author="Perkowski, Evan A" w:date="2023-01-04T14:01:00Z">
        <w:r w:rsidR="00671F48">
          <w:rPr>
            <w:color w:val="000000" w:themeColor="text1"/>
          </w:rPr>
          <w:t>477</w:t>
        </w:r>
      </w:ins>
      <w:ins w:id="504" w:author="Perkowski, Evan A" w:date="2023-01-03T16:19:00Z">
        <w:r w:rsidR="00BF5D52">
          <w:rPr>
            <w:color w:val="000000" w:themeColor="text1"/>
          </w:rPr>
          <w:t>)</w:t>
        </w:r>
      </w:ins>
      <w:ins w:id="505" w:author="Perkowski, Evan A" w:date="2023-01-04T14:01:00Z">
        <w:r w:rsidR="00671F48">
          <w:rPr>
            <w:color w:val="000000" w:themeColor="text1"/>
          </w:rPr>
          <w:t>.</w:t>
        </w:r>
      </w:ins>
      <w:ins w:id="506" w:author="Perkowski, Evan A" w:date="2023-01-03T16:20:00Z">
        <w:r w:rsidR="00BF5D52">
          <w:rPr>
            <w:color w:val="000000" w:themeColor="text1"/>
          </w:rPr>
          <w:t xml:space="preserve"> A strong interaction between soil nitrogen availability and soil moisture (</w:t>
        </w:r>
        <w:r w:rsidR="00BF5D52" w:rsidRPr="00DE0E3A">
          <w:rPr>
            <w:i/>
            <w:iCs/>
            <w:color w:val="000000" w:themeColor="text1"/>
          </w:rPr>
          <w:t>p</w:t>
        </w:r>
      </w:ins>
      <w:r w:rsidR="00DE0E3A">
        <w:rPr>
          <w:color w:val="000000" w:themeColor="text1"/>
        </w:rPr>
        <w:t xml:space="preserve"> </w:t>
      </w:r>
      <w:ins w:id="507" w:author="Perkowski, Evan A" w:date="2023-01-03T16:20:00Z">
        <w:r w:rsidR="00BF5D52">
          <w:rPr>
            <w:color w:val="000000" w:themeColor="text1"/>
          </w:rPr>
          <w:t>&lt;</w:t>
        </w:r>
      </w:ins>
      <w:r w:rsidR="00DE0E3A">
        <w:rPr>
          <w:color w:val="000000" w:themeColor="text1"/>
        </w:rPr>
        <w:t xml:space="preserve"> </w:t>
      </w:r>
      <w:ins w:id="508" w:author="Perkowski, Evan A" w:date="2023-01-03T16:20:00Z">
        <w:r w:rsidR="00BF5D52">
          <w:rPr>
            <w:color w:val="000000" w:themeColor="text1"/>
          </w:rPr>
          <w:t xml:space="preserve">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509" w:author="Perkowski, Evan A" w:date="2023-01-03T16:22:00Z">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10" w:author="Perkowski, Evan A" w:date="2023-01-03T16:22:00Z">
        <w:r w:rsidR="00BF5D52">
          <w:rPr>
            <w:color w:val="000000" w:themeColor="text1"/>
          </w:rPr>
          <w:t>&lt;</w:t>
        </w:r>
      </w:ins>
      <w:r w:rsidR="00DE0E3A">
        <w:rPr>
          <w:color w:val="000000" w:themeColor="text1"/>
        </w:rPr>
        <w:t xml:space="preserve"> </w:t>
      </w:r>
      <w:ins w:id="511" w:author="Perkowski, Evan A" w:date="2023-01-03T16:22:00Z">
        <w:r w:rsidR="00BF5D52">
          <w:rPr>
            <w:color w:val="000000" w:themeColor="text1"/>
          </w:rPr>
          <w:t>0.001; Table 4) generally decreased with increasing soil moisture</w:t>
        </w:r>
      </w:ins>
      <w:ins w:id="512"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13" w:author="Perkowski, Evan A" w:date="2023-01-03T16:24:00Z">
        <w:r w:rsidR="00BF5D52">
          <w:rPr>
            <w:color w:val="000000" w:themeColor="text1"/>
          </w:rPr>
          <w:t>&lt;</w:t>
        </w:r>
      </w:ins>
      <w:r w:rsidR="00DE0E3A">
        <w:rPr>
          <w:color w:val="000000" w:themeColor="text1"/>
        </w:rPr>
        <w:t xml:space="preserve"> </w:t>
      </w:r>
      <w:ins w:id="514" w:author="Perkowski, Evan A" w:date="2023-01-03T16:24:00Z">
        <w:r w:rsidR="00BF5D52">
          <w:rPr>
            <w:color w:val="000000" w:themeColor="text1"/>
          </w:rPr>
          <w:t>0.001; Table 4)</w:t>
        </w:r>
      </w:ins>
      <w:ins w:id="515" w:author="Perkowski, Evan A" w:date="2023-01-03T16:22:00Z">
        <w:r w:rsidR="00BF5D52">
          <w:rPr>
            <w:color w:val="000000" w:themeColor="text1"/>
          </w:rPr>
          <w:t xml:space="preserve">. </w:t>
        </w:r>
      </w:ins>
      <w:ins w:id="516" w:author="Perkowski, Evan A" w:date="2023-01-03T16:24:00Z">
        <w:r w:rsidR="00BF5D52">
          <w:rPr>
            <w:color w:val="000000" w:themeColor="text1"/>
          </w:rPr>
          <w:t>T</w:t>
        </w:r>
      </w:ins>
      <w:ins w:id="517" w:author="Perkowski, Evan A" w:date="2023-01-03T16:22:00Z">
        <w:r w:rsidR="00BF5D52">
          <w:rPr>
            <w:color w:val="000000" w:themeColor="text1"/>
          </w:rPr>
          <w:t>his interaction indicated that the positive effec</w:t>
        </w:r>
      </w:ins>
      <w:ins w:id="518" w:author="Perkowski, Evan A" w:date="2023-01-03T16:23:00Z">
        <w:r w:rsidR="00BF5D52">
          <w:rPr>
            <w:color w:val="000000" w:themeColor="text1"/>
          </w:rPr>
          <w:t xml:space="preserve">t of increasing soil nitrogen availability on </w:t>
        </w:r>
      </w:ins>
      <w:ins w:id="519"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520" w:author="Perkowski, Evan A" w:date="2023-01-03T16:23:00Z">
        <w:r w:rsidR="00BF5D52">
          <w:rPr>
            <w:color w:val="000000" w:themeColor="text1"/>
          </w:rPr>
          <w:t>70</w:t>
        </w:r>
      </w:ins>
      <w:ins w:id="521" w:author="Perkowski, Evan A" w:date="2023-01-03T16:22:00Z">
        <w:r w:rsidR="00BF5D52">
          <w:rPr>
            <w:color w:val="000000" w:themeColor="text1"/>
          </w:rPr>
          <w:t xml:space="preserve">% the maximum water holding capacity (Tukey: </w:t>
        </w:r>
        <w:r w:rsidR="00BF5D52" w:rsidRPr="00DE0E3A">
          <w:rPr>
            <w:i/>
            <w:iCs/>
            <w:color w:val="000000" w:themeColor="text1"/>
          </w:rPr>
          <w:t>p</w:t>
        </w:r>
      </w:ins>
      <w:r w:rsidR="00DE0E3A">
        <w:rPr>
          <w:color w:val="000000" w:themeColor="text1"/>
        </w:rPr>
        <w:t xml:space="preserve"> </w:t>
      </w:r>
      <w:ins w:id="522" w:author="Perkowski, Evan A" w:date="2023-01-03T16:22:00Z">
        <w:r w:rsidR="00BF5D52">
          <w:rPr>
            <w:color w:val="000000" w:themeColor="text1"/>
          </w:rPr>
          <w:t>&lt;</w:t>
        </w:r>
      </w:ins>
      <w:r w:rsidR="00DE0E3A">
        <w:rPr>
          <w:color w:val="000000" w:themeColor="text1"/>
        </w:rPr>
        <w:t xml:space="preserve"> </w:t>
      </w:r>
      <w:ins w:id="523" w:author="Perkowski, Evan A" w:date="2023-01-03T16:22:00Z">
        <w:r w:rsidR="00BF5D52">
          <w:rPr>
            <w:color w:val="000000" w:themeColor="text1"/>
          </w:rPr>
          <w:t>0.05 in all cases)</w:t>
        </w:r>
      </w:ins>
      <w:ins w:id="524" w:author="Perkowski, Evan A" w:date="2023-01-04T14:03:00Z">
        <w:r w:rsidR="00671F48">
          <w:rPr>
            <w:color w:val="000000" w:themeColor="text1"/>
          </w:rPr>
          <w:t xml:space="preserve"> despite a</w:t>
        </w:r>
      </w:ins>
      <w:ins w:id="525" w:author="Perkowski, Evan A" w:date="2023-01-04T14:04:00Z">
        <w:r w:rsidR="00671F48">
          <w:rPr>
            <w:color w:val="000000" w:themeColor="text1"/>
          </w:rPr>
          <w:t xml:space="preserve"> strong </w:t>
        </w:r>
      </w:ins>
      <w:ins w:id="526"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527" w:author="Perkowski, Evan A" w:date="2023-01-04T14:04:00Z">
        <w:r w:rsidR="00671F48">
          <w:rPr>
            <w:color w:val="000000" w:themeColor="text1"/>
          </w:rPr>
          <w:t xml:space="preserve"> </w:t>
        </w:r>
        <w:r w:rsidR="00671F48" w:rsidRPr="00DE0E3A">
          <w:rPr>
            <w:color w:val="000000" w:themeColor="text1"/>
          </w:rPr>
          <w:t>(</w:t>
        </w:r>
        <w:r w:rsidR="00671F48" w:rsidRPr="00DE0E3A">
          <w:rPr>
            <w:i/>
            <w:iCs/>
            <w:color w:val="000000" w:themeColor="text1"/>
          </w:rPr>
          <w:t>p</w:t>
        </w:r>
      </w:ins>
      <w:r w:rsidR="00DE0E3A">
        <w:rPr>
          <w:color w:val="000000" w:themeColor="text1"/>
        </w:rPr>
        <w:t xml:space="preserve"> </w:t>
      </w:r>
      <w:ins w:id="528" w:author="Perkowski, Evan A" w:date="2023-01-04T14:04:00Z">
        <w:r w:rsidR="00671F48">
          <w:rPr>
            <w:color w:val="000000" w:themeColor="text1"/>
          </w:rPr>
          <w:t>&lt;</w:t>
        </w:r>
      </w:ins>
      <w:r w:rsidR="00DE0E3A">
        <w:rPr>
          <w:color w:val="000000" w:themeColor="text1"/>
        </w:rPr>
        <w:t xml:space="preserve"> </w:t>
      </w:r>
      <w:ins w:id="529" w:author="Perkowski, Evan A" w:date="2023-01-04T14:04:00Z">
        <w:r w:rsidR="00671F48">
          <w:rPr>
            <w:color w:val="000000" w:themeColor="text1"/>
          </w:rPr>
          <w:t xml:space="preserve">0.001; Table 4). Finally, </w:t>
        </w:r>
      </w:ins>
      <w:ins w:id="530" w:author="Perkowski, Evan A" w:date="2023-01-03T16:24:00Z">
        <w:r w:rsidR="00BF5D52">
          <w:rPr>
            <w:color w:val="000000" w:themeColor="text1"/>
          </w:rPr>
          <w:t>plant functional group effect</w:t>
        </w:r>
      </w:ins>
      <w:ins w:id="531" w:author="Perkowski, Evan A" w:date="2023-01-03T16:28:00Z">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32" w:author="Perkowski, Evan A" w:date="2023-01-03T16:28:00Z">
        <w:r w:rsidR="00BF5D52">
          <w:rPr>
            <w:color w:val="000000" w:themeColor="text1"/>
          </w:rPr>
          <w:t>&lt;</w:t>
        </w:r>
      </w:ins>
      <w:r w:rsidR="00DE0E3A">
        <w:rPr>
          <w:color w:val="000000" w:themeColor="text1"/>
        </w:rPr>
        <w:t xml:space="preserve"> </w:t>
      </w:r>
      <w:ins w:id="533" w:author="Perkowski, Evan A" w:date="2023-01-03T16:28:00Z">
        <w:r w:rsidR="00BF5D52">
          <w:rPr>
            <w:color w:val="000000" w:themeColor="text1"/>
          </w:rPr>
          <w:t>0.001; Table 4)</w:t>
        </w:r>
      </w:ins>
      <w:ins w:id="534" w:author="Perkowski, Evan A" w:date="2023-01-03T16:24:00Z">
        <w:r w:rsidR="00BF5D52">
          <w:rPr>
            <w:color w:val="000000" w:themeColor="text1"/>
          </w:rPr>
          <w:t xml:space="preserve"> indicated that </w:t>
        </w:r>
      </w:ins>
      <w:ins w:id="535"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536"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r w:rsidR="00DE0E3A">
        <w:rPr>
          <w:color w:val="000000" w:themeColor="text1"/>
        </w:rPr>
        <w:t xml:space="preserve"> </w:t>
      </w:r>
      <w:ins w:id="537" w:author="Perkowski, Evan A" w:date="2023-01-03T16:25:00Z">
        <w:r w:rsidR="00BF5D52">
          <w:rPr>
            <w:color w:val="000000" w:themeColor="text1"/>
          </w:rPr>
          <w:t>=</w:t>
        </w:r>
      </w:ins>
      <w:r w:rsidR="00DE0E3A">
        <w:rPr>
          <w:color w:val="000000" w:themeColor="text1"/>
        </w:rPr>
        <w:t xml:space="preserve"> </w:t>
      </w:r>
      <w:ins w:id="538" w:author="Perkowski, Evan A" w:date="2023-01-03T16:25:00Z">
        <w:r w:rsidR="00BF5D52">
          <w:rPr>
            <w:color w:val="000000" w:themeColor="text1"/>
          </w:rPr>
          <w:t xml:space="preserve">0.002) and </w:t>
        </w:r>
      </w:ins>
      <w:ins w:id="539"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ins>
      <w:r w:rsidR="00DE0E3A">
        <w:rPr>
          <w:color w:val="000000" w:themeColor="text1"/>
        </w:rPr>
        <w:t xml:space="preserve"> </w:t>
      </w:r>
      <w:ins w:id="540" w:author="Perkowski, Evan A" w:date="2023-01-03T16:26:00Z">
        <w:r w:rsidR="00BF5D52">
          <w:rPr>
            <w:color w:val="000000" w:themeColor="text1"/>
          </w:rPr>
          <w:t>=</w:t>
        </w:r>
      </w:ins>
      <w:r w:rsidR="00DE0E3A">
        <w:rPr>
          <w:color w:val="000000" w:themeColor="text1"/>
        </w:rPr>
        <w:t xml:space="preserve"> </w:t>
      </w:r>
      <w:ins w:id="541" w:author="Perkowski, Evan A" w:date="2023-01-03T16:26:00Z">
        <w:r w:rsidR="00BF5D52">
          <w:rPr>
            <w:color w:val="000000" w:themeColor="text1"/>
          </w:rPr>
          <w:t>0.0</w:t>
        </w:r>
      </w:ins>
      <w:ins w:id="542" w:author="Perkowski, Evan A" w:date="2023-01-03T16:28:00Z">
        <w:r w:rsidR="00BF5D52">
          <w:rPr>
            <w:color w:val="000000" w:themeColor="text1"/>
          </w:rPr>
          <w:t>1</w:t>
        </w:r>
      </w:ins>
      <w:ins w:id="543" w:author="Perkowski, Evan A" w:date="2023-01-04T14:04:00Z">
        <w:r w:rsidR="00671F48">
          <w:rPr>
            <w:color w:val="000000" w:themeColor="text1"/>
          </w:rPr>
          <w:t>9</w:t>
        </w:r>
      </w:ins>
      <w:ins w:id="544" w:author="Perkowski, Evan A" w:date="2023-01-03T16:26:00Z">
        <w:r w:rsidR="00BF5D52">
          <w:rPr>
            <w:color w:val="000000" w:themeColor="text1"/>
          </w:rPr>
          <w:t>), while</w:t>
        </w:r>
      </w:ins>
      <w:ins w:id="545"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546" w:author="Perkowski, Evan A" w:date="2023-01-03T16:26:00Z">
        <w:r w:rsidR="00BF5D52">
          <w:rPr>
            <w:color w:val="000000" w:themeColor="text1"/>
          </w:rPr>
          <w:t xml:space="preserve"> C</w:t>
        </w:r>
      </w:ins>
      <w:ins w:id="547" w:author="Perkowski, Evan A" w:date="2023-01-03T16:27:00Z">
        <w:r w:rsidR="00BF5D52">
          <w:rPr>
            <w:color w:val="000000" w:themeColor="text1"/>
            <w:vertAlign w:val="subscript"/>
          </w:rPr>
          <w:t>3</w:t>
        </w:r>
        <w:r w:rsidR="00BF5D52">
          <w:rPr>
            <w:color w:val="000000" w:themeColor="text1"/>
          </w:rPr>
          <w:t xml:space="preserve"> legumes</w:t>
        </w:r>
      </w:ins>
      <w:ins w:id="548" w:author="Perkowski, Evan A" w:date="2023-01-04T14:05:00Z">
        <w:r w:rsidR="00671F48">
          <w:rPr>
            <w:color w:val="000000" w:themeColor="text1"/>
          </w:rPr>
          <w:t xml:space="preserve"> and </w:t>
        </w:r>
      </w:ins>
      <w:ins w:id="549"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550" w:author="Perkowski, Evan A" w:date="2023-01-04T14:05:00Z">
        <w:r w:rsidR="00671F48">
          <w:rPr>
            <w:color w:val="000000" w:themeColor="text1"/>
          </w:rPr>
          <w:t>e</w:t>
        </w:r>
      </w:ins>
      <w:ins w:id="551" w:author="Perkowski, Evan A" w:date="2023-01-03T16:27:00Z">
        <w:r w:rsidR="00BF5D52">
          <w:rPr>
            <w:color w:val="000000" w:themeColor="text1"/>
          </w:rPr>
          <w:t xml:space="preserve">s (Tukey: </w:t>
        </w:r>
        <w:r w:rsidR="00BF5D52" w:rsidRPr="00DE0E3A">
          <w:rPr>
            <w:i/>
            <w:iCs/>
            <w:color w:val="000000" w:themeColor="text1"/>
          </w:rPr>
          <w:t>p</w:t>
        </w:r>
      </w:ins>
      <w:r w:rsidR="00DE0E3A">
        <w:rPr>
          <w:color w:val="000000" w:themeColor="text1"/>
        </w:rPr>
        <w:t xml:space="preserve"> </w:t>
      </w:r>
      <w:ins w:id="552" w:author="Perkowski, Evan A" w:date="2023-01-03T16:27:00Z">
        <w:r w:rsidR="00BF5D52">
          <w:rPr>
            <w:color w:val="000000" w:themeColor="text1"/>
          </w:rPr>
          <w:t>=</w:t>
        </w:r>
      </w:ins>
      <w:r w:rsidR="00DE0E3A">
        <w:rPr>
          <w:color w:val="000000" w:themeColor="text1"/>
        </w:rPr>
        <w:t xml:space="preserve"> </w:t>
      </w:r>
      <w:ins w:id="553" w:author="Perkowski, Evan A" w:date="2023-01-04T14:05:00Z">
        <w:r w:rsidR="00671F48">
          <w:rPr>
            <w:color w:val="000000" w:themeColor="text1"/>
          </w:rPr>
          <w:t>0.149</w:t>
        </w:r>
      </w:ins>
      <w:ins w:id="554" w:author="Perkowski, Evan A" w:date="2023-01-03T16:37:00Z">
        <w:r w:rsidR="00672B36">
          <w:rPr>
            <w:color w:val="000000" w:themeColor="text1"/>
          </w:rPr>
          <w:t>)</w:t>
        </w:r>
      </w:ins>
      <w:ins w:id="555" w:author="Perkowski, Evan A" w:date="2023-01-03T16:28:00Z">
        <w:r w:rsidR="00BF5D52">
          <w:rPr>
            <w:color w:val="000000" w:themeColor="text1"/>
          </w:rPr>
          <w:t>.</w:t>
        </w:r>
      </w:ins>
    </w:p>
    <w:p w14:paraId="1EA4A53B" w14:textId="26D2DB67" w:rsidR="002B48F9" w:rsidRDefault="008C622B" w:rsidP="0025039E">
      <w:pPr>
        <w:autoSpaceDE w:val="0"/>
        <w:autoSpaceDN w:val="0"/>
        <w:adjustRightInd w:val="0"/>
        <w:spacing w:line="360" w:lineRule="auto"/>
        <w:ind w:firstLine="720"/>
        <w:rPr>
          <w:color w:val="000000" w:themeColor="text1"/>
        </w:rPr>
      </w:pPr>
      <w:commentRangeStart w:id="556"/>
      <w:commentRangeStart w:id="557"/>
      <w:r>
        <w:rPr>
          <w:color w:val="000000" w:themeColor="text1"/>
        </w:rPr>
        <w:t>A</w:t>
      </w:r>
      <w:r w:rsidR="00320749">
        <w:rPr>
          <w:color w:val="000000" w:themeColor="text1"/>
        </w:rPr>
        <w:t>n</w:t>
      </w:r>
      <w:r>
        <w:rPr>
          <w:color w:val="000000" w:themeColor="text1"/>
        </w:rPr>
        <w:t xml:space="preserve"> interaction between </w:t>
      </w:r>
      <w:ins w:id="558" w:author="Perkowski, Evan A" w:date="2023-01-03T16:38:00Z">
        <w:r w:rsidR="00672B36" w:rsidRPr="006F7E47">
          <w:rPr>
            <w:i/>
            <w:iCs/>
            <w:color w:val="000000" w:themeColor="text1"/>
            <w:lang w:val="el-GR"/>
          </w:rPr>
          <w:t>χ</w:t>
        </w:r>
      </w:ins>
      <w:r>
        <w:rPr>
          <w:color w:val="000000" w:themeColor="text1"/>
        </w:rPr>
        <w:t xml:space="preserve"> and functional group </w:t>
      </w:r>
      <w:ins w:id="559" w:author="Perkowski, Evan A" w:date="2023-01-03T16:38:00Z">
        <w:r w:rsidR="00672B36">
          <w:rPr>
            <w:color w:val="000000" w:themeColor="text1"/>
          </w:rPr>
          <w:t>(</w:t>
        </w:r>
        <w:r w:rsidR="00672B36" w:rsidRPr="00DE0E3A">
          <w:rPr>
            <w:i/>
            <w:iCs/>
            <w:color w:val="000000" w:themeColor="text1"/>
          </w:rPr>
          <w:t>p</w:t>
        </w:r>
      </w:ins>
      <w:r w:rsidR="00DE0E3A">
        <w:rPr>
          <w:color w:val="000000" w:themeColor="text1"/>
        </w:rPr>
        <w:t xml:space="preserve"> </w:t>
      </w:r>
      <w:ins w:id="560" w:author="Perkowski, Evan A" w:date="2023-01-03T16:38:00Z">
        <w:r w:rsidR="00672B36">
          <w:rPr>
            <w:color w:val="000000" w:themeColor="text1"/>
          </w:rPr>
          <w:t>=</w:t>
        </w:r>
      </w:ins>
      <w:r w:rsidR="00DE0E3A">
        <w:rPr>
          <w:color w:val="000000" w:themeColor="text1"/>
        </w:rPr>
        <w:t xml:space="preserve"> </w:t>
      </w:r>
      <w:ins w:id="561" w:author="Perkowski, Evan A" w:date="2023-01-03T16:38:00Z">
        <w:r w:rsidR="00672B36">
          <w:rPr>
            <w:color w:val="000000" w:themeColor="text1"/>
          </w:rPr>
          <w:t xml:space="preserve">0.005; Table 4) </w:t>
        </w:r>
      </w:ins>
      <w:r>
        <w:rPr>
          <w:color w:val="000000" w:themeColor="text1"/>
        </w:rPr>
        <w:t xml:space="preserve">indicated that the general negative effect of increasing </w:t>
      </w:r>
      <w:ins w:id="56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563" w:author="Perkowski, Evan A" w:date="2023-01-03T16:38:00Z">
        <w:r w:rsidR="00672B36" w:rsidRPr="00DE0E3A">
          <w:rPr>
            <w:i/>
            <w:iCs/>
            <w:color w:val="000000" w:themeColor="text1"/>
          </w:rPr>
          <w:t>p</w:t>
        </w:r>
      </w:ins>
      <w:r w:rsidR="00DE0E3A">
        <w:rPr>
          <w:color w:val="000000" w:themeColor="text1"/>
        </w:rPr>
        <w:t xml:space="preserve"> </w:t>
      </w:r>
      <w:ins w:id="564" w:author="Perkowski, Evan A" w:date="2023-01-03T16:38:00Z">
        <w:r w:rsidR="00672B36">
          <w:rPr>
            <w:color w:val="000000" w:themeColor="text1"/>
          </w:rPr>
          <w:t>&lt;</w:t>
        </w:r>
      </w:ins>
      <w:r w:rsidR="00DE0E3A">
        <w:rPr>
          <w:color w:val="000000" w:themeColor="text1"/>
        </w:rPr>
        <w:t xml:space="preserve"> </w:t>
      </w:r>
      <w:ins w:id="565" w:author="Perkowski, Evan A" w:date="2023-01-03T16:38:00Z">
        <w:r w:rsidR="00672B36">
          <w:rPr>
            <w:color w:val="000000" w:themeColor="text1"/>
          </w:rPr>
          <w:t xml:space="preserve">0.001; </w:t>
        </w:r>
      </w:ins>
      <w:r>
        <w:rPr>
          <w:color w:val="000000" w:themeColor="text1"/>
        </w:rPr>
        <w:t xml:space="preserve">Table 4; Fig. </w:t>
      </w:r>
      <w:del w:id="566" w:author="Perkowski, Evan A" w:date="2023-01-12T14:54:00Z">
        <w:r w:rsidDel="00DE0E3A">
          <w:rPr>
            <w:color w:val="000000" w:themeColor="text1"/>
          </w:rPr>
          <w:delText>4C</w:delText>
        </w:r>
      </w:del>
      <w:ins w:id="567" w:author="Perkowski, Evan A" w:date="2023-01-12T14:54:00Z">
        <w:r w:rsidR="00DE0E3A">
          <w:rPr>
            <w:color w:val="000000" w:themeColor="text1"/>
          </w:rPr>
          <w:t>4</w:t>
        </w:r>
        <w:r w:rsidR="00DE0E3A">
          <w:rPr>
            <w:color w:val="000000" w:themeColor="text1"/>
          </w:rPr>
          <w:t>c</w:t>
        </w:r>
      </w:ins>
      <w:r>
        <w:rPr>
          <w:color w:val="000000" w:themeColor="text1"/>
        </w:rPr>
        <w:t xml:space="preserve">) was driven by a strong negative effect of increasing </w:t>
      </w:r>
      <w:ins w:id="568"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569" w:author="Perkowski, Evan A" w:date="2023-01-03T16:39:00Z">
        <w:r w:rsidR="00801ECF">
          <w:rPr>
            <w:color w:val="000000" w:themeColor="text1"/>
          </w:rPr>
          <w:t>and C</w:t>
        </w:r>
        <w:r w:rsidR="00801ECF">
          <w:rPr>
            <w:color w:val="000000" w:themeColor="text1"/>
            <w:vertAlign w:val="subscript"/>
          </w:rPr>
          <w:t>3</w:t>
        </w:r>
      </w:ins>
      <w:ins w:id="570" w:author="Perkowski, Evan A" w:date="2023-01-03T16:40:00Z">
        <w:r w:rsidR="00801ECF">
          <w:rPr>
            <w:color w:val="000000" w:themeColor="text1"/>
          </w:rPr>
          <w:t xml:space="preserve"> nonlegumes (Tukey: </w:t>
        </w:r>
        <w:r w:rsidR="00801ECF" w:rsidRPr="00DE0E3A">
          <w:rPr>
            <w:i/>
            <w:iCs/>
            <w:color w:val="000000" w:themeColor="text1"/>
          </w:rPr>
          <w:t>p</w:t>
        </w:r>
      </w:ins>
      <w:r w:rsidR="00DE0E3A">
        <w:rPr>
          <w:color w:val="000000" w:themeColor="text1"/>
        </w:rPr>
        <w:t xml:space="preserve"> </w:t>
      </w:r>
      <w:ins w:id="571" w:author="Perkowski, Evan A" w:date="2023-01-03T16:40:00Z">
        <w:r w:rsidR="00801ECF">
          <w:rPr>
            <w:color w:val="000000" w:themeColor="text1"/>
          </w:rPr>
          <w:t>&lt;</w:t>
        </w:r>
      </w:ins>
      <w:r w:rsidR="00DE0E3A">
        <w:rPr>
          <w:color w:val="000000" w:themeColor="text1"/>
        </w:rPr>
        <w:t xml:space="preserve"> </w:t>
      </w:r>
      <w:ins w:id="572" w:author="Perkowski, Evan A" w:date="2023-01-03T16:40:00Z">
        <w:r w:rsidR="00801ECF">
          <w:rPr>
            <w:color w:val="000000" w:themeColor="text1"/>
          </w:rPr>
          <w:t>0.001</w:t>
        </w:r>
      </w:ins>
      <w:ins w:id="573" w:author="Perkowski, Evan A" w:date="2023-01-04T14:10:00Z">
        <w:r w:rsidR="008C72FA">
          <w:rPr>
            <w:color w:val="000000" w:themeColor="text1"/>
          </w:rPr>
          <w:t xml:space="preserve"> in both cases</w:t>
        </w:r>
      </w:ins>
      <w:ins w:id="574" w:author="Perkowski, Evan A" w:date="2023-01-03T16:40:00Z">
        <w:r w:rsidR="00801ECF">
          <w:rPr>
            <w:color w:val="000000" w:themeColor="text1"/>
          </w:rPr>
          <w:t xml:space="preserve">) </w:t>
        </w:r>
      </w:ins>
      <w:ins w:id="575" w:author="Perkowski, Evan A" w:date="2023-01-04T14:11:00Z">
        <w:r w:rsidR="008C72FA">
          <w:rPr>
            <w:color w:val="000000" w:themeColor="text1"/>
          </w:rPr>
          <w:t xml:space="preserve">despite a nonsignificant </w:t>
        </w:r>
      </w:ins>
      <w:r>
        <w:rPr>
          <w:color w:val="000000" w:themeColor="text1"/>
        </w:rPr>
        <w:t xml:space="preserve">effect of increasing </w:t>
      </w:r>
      <w:ins w:id="576"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sidR="00DE0E3A">
        <w:rPr>
          <w:color w:val="000000" w:themeColor="text1"/>
        </w:rPr>
        <w:t xml:space="preserve"> </w:t>
      </w:r>
      <w:r>
        <w:rPr>
          <w:color w:val="000000" w:themeColor="text1"/>
        </w:rPr>
        <w:t>=</w:t>
      </w:r>
      <w:r w:rsidR="00DE0E3A">
        <w:rPr>
          <w:color w:val="000000" w:themeColor="text1"/>
        </w:rPr>
        <w:t xml:space="preserve"> </w:t>
      </w:r>
      <w:r>
        <w:rPr>
          <w:color w:val="000000" w:themeColor="text1"/>
        </w:rPr>
        <w:t>0.</w:t>
      </w:r>
      <w:ins w:id="577" w:author="Perkowski, Evan A" w:date="2023-01-04T14:11:00Z">
        <w:r w:rsidR="008C72FA">
          <w:rPr>
            <w:color w:val="000000" w:themeColor="text1"/>
          </w:rPr>
          <w:t>724</w:t>
        </w:r>
      </w:ins>
      <w:r>
        <w:rPr>
          <w:color w:val="000000" w:themeColor="text1"/>
        </w:rPr>
        <w:t>).</w:t>
      </w:r>
      <w:commentRangeEnd w:id="556"/>
      <w:r w:rsidR="00997650">
        <w:rPr>
          <w:rStyle w:val="CommentReference"/>
          <w:rFonts w:eastAsiaTheme="minorHAnsi" w:cs="Times New Roman (Body CS)"/>
        </w:rPr>
        <w:commentReference w:id="556"/>
      </w:r>
      <w:commentRangeEnd w:id="557"/>
      <w:r w:rsidR="00672B36">
        <w:rPr>
          <w:rStyle w:val="CommentReference"/>
          <w:rFonts w:eastAsiaTheme="minorHAnsi" w:cs="Times New Roman (Body CS)"/>
        </w:rPr>
        <w:commentReference w:id="557"/>
      </w:r>
      <w:r>
        <w:rPr>
          <w:color w:val="000000" w:themeColor="text1"/>
        </w:rPr>
        <w:t xml:space="preserve"> </w:t>
      </w:r>
      <w:r w:rsidR="00514717">
        <w:rPr>
          <w:color w:val="000000" w:themeColor="text1"/>
        </w:rPr>
        <w:t>A</w:t>
      </w:r>
      <w:ins w:id="578" w:author="Perkowski, Evan A" w:date="2023-01-03T16:41:00Z">
        <w:r w:rsidR="00801ECF">
          <w:rPr>
            <w:color w:val="000000" w:themeColor="text1"/>
          </w:rPr>
          <w:t xml:space="preserve"> strong </w:t>
        </w:r>
      </w:ins>
      <w:r w:rsidR="00514717">
        <w:rPr>
          <w:color w:val="000000" w:themeColor="text1"/>
        </w:rPr>
        <w:t>interaction between soil nitrogen and soil moisture</w:t>
      </w:r>
      <w:ins w:id="579" w:author="Perkowski, Evan A" w:date="2023-01-03T16:41: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0" w:author="Perkowski, Evan A" w:date="2023-01-03T16:41:00Z">
        <w:r w:rsidR="00801ECF">
          <w:rPr>
            <w:color w:val="000000" w:themeColor="text1"/>
          </w:rPr>
          <w:t>&lt;</w:t>
        </w:r>
      </w:ins>
      <w:r w:rsidR="00DE0E3A">
        <w:rPr>
          <w:color w:val="000000" w:themeColor="text1"/>
        </w:rPr>
        <w:t xml:space="preserve"> </w:t>
      </w:r>
      <w:ins w:id="581" w:author="Perkowski, Evan A" w:date="2023-01-03T16:41:00Z">
        <w:r w:rsidR="00801ECF">
          <w:rPr>
            <w:color w:val="000000" w:themeColor="text1"/>
          </w:rPr>
          <w:t xml:space="preserve">0.001; </w:t>
        </w:r>
        <w:r w:rsidR="00801ECF">
          <w:rPr>
            <w:color w:val="000000" w:themeColor="text1"/>
          </w:rPr>
          <w:lastRenderedPageBreak/>
          <w:t>Table 4)</w:t>
        </w:r>
      </w:ins>
      <w:r w:rsidR="00514717">
        <w:rPr>
          <w:color w:val="000000" w:themeColor="text1"/>
        </w:rPr>
        <w:t xml:space="preserve"> indicated that </w:t>
      </w:r>
      <w:ins w:id="582"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583" w:author="Perkowski, Evan A" w:date="2023-01-03T16:43: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4" w:author="Perkowski, Evan A" w:date="2023-01-03T16:43:00Z">
        <w:r w:rsidR="00801ECF">
          <w:rPr>
            <w:color w:val="000000" w:themeColor="text1"/>
          </w:rPr>
          <w:t>&lt;</w:t>
        </w:r>
      </w:ins>
      <w:r w:rsidR="00DE0E3A">
        <w:rPr>
          <w:color w:val="000000" w:themeColor="text1"/>
        </w:rPr>
        <w:t xml:space="preserve"> </w:t>
      </w:r>
      <w:ins w:id="585" w:author="Perkowski, Evan A" w:date="2023-01-03T16:43:00Z">
        <w:r w:rsidR="00801ECF">
          <w:rPr>
            <w:color w:val="000000" w:themeColor="text1"/>
          </w:rPr>
          <w:t>0.001; Table 4) decreased with increasing soil moisture</w:t>
        </w:r>
      </w:ins>
      <w:ins w:id="586"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587"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8" w:author="Perkowski, Evan A" w:date="2023-01-03T16:49:00Z">
        <w:r w:rsidR="00801ECF">
          <w:rPr>
            <w:color w:val="000000" w:themeColor="text1"/>
          </w:rPr>
          <w:t>=</w:t>
        </w:r>
      </w:ins>
      <w:r w:rsidR="00DE0E3A">
        <w:rPr>
          <w:color w:val="000000" w:themeColor="text1"/>
        </w:rPr>
        <w:t xml:space="preserve"> </w:t>
      </w:r>
      <w:ins w:id="589" w:author="Perkowski, Evan A" w:date="2023-01-03T16:49:00Z">
        <w:r w:rsidR="00801ECF">
          <w:rPr>
            <w:color w:val="000000" w:themeColor="text1"/>
          </w:rPr>
          <w:t>0.00</w:t>
        </w:r>
      </w:ins>
      <w:ins w:id="590" w:author="Perkowski, Evan A" w:date="2023-01-04T14:12:00Z">
        <w:r w:rsidR="008C72FA">
          <w:rPr>
            <w:color w:val="000000" w:themeColor="text1"/>
          </w:rPr>
          <w:t>2</w:t>
        </w:r>
      </w:ins>
      <w:ins w:id="591" w:author="Perkowski, Evan A" w:date="2023-01-03T16:49:00Z">
        <w:r w:rsidR="00801ECF">
          <w:rPr>
            <w:color w:val="000000" w:themeColor="text1"/>
          </w:rPr>
          <w:t>; Table 4)</w:t>
        </w:r>
      </w:ins>
      <w:ins w:id="592" w:author="Perkowski, Evan A" w:date="2023-01-03T16:43:00Z">
        <w:r w:rsidR="00801ECF">
          <w:rPr>
            <w:color w:val="000000" w:themeColor="text1"/>
          </w:rPr>
          <w:t>. Specifically, the</w:t>
        </w:r>
      </w:ins>
      <w:ins w:id="593" w:author="Perkowski, Evan A" w:date="2023-01-03T16:41:00Z">
        <w:r w:rsidR="00801ECF">
          <w:rPr>
            <w:color w:val="000000" w:themeColor="text1"/>
          </w:rPr>
          <w:t xml:space="preserve"> </w:t>
        </w:r>
      </w:ins>
      <w:r w:rsidR="00514717">
        <w:rPr>
          <w:color w:val="000000" w:themeColor="text1"/>
        </w:rPr>
        <w:t xml:space="preserve">negative effect of increasing soil </w:t>
      </w:r>
      <w:ins w:id="594"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DE0E3A">
        <w:rPr>
          <w:color w:val="000000" w:themeColor="text1"/>
        </w:rPr>
        <w:t xml:space="preserve"> </w:t>
      </w:r>
      <w:r w:rsidR="00514717">
        <w:rPr>
          <w:color w:val="000000" w:themeColor="text1"/>
        </w:rPr>
        <w:t>&lt;</w:t>
      </w:r>
      <w:r w:rsidR="00DE0E3A">
        <w:rPr>
          <w:color w:val="000000" w:themeColor="text1"/>
        </w:rPr>
        <w:t xml:space="preserve"> </w:t>
      </w:r>
      <w:r w:rsidR="00514717">
        <w:rPr>
          <w:color w:val="000000" w:themeColor="text1"/>
        </w:rPr>
        <w:t xml:space="preserve">0.05 in all cases). </w:t>
      </w:r>
      <w:r w:rsidR="00320749">
        <w:rPr>
          <w:color w:val="000000" w:themeColor="text1"/>
        </w:rPr>
        <w:t>A</w:t>
      </w:r>
      <w:ins w:id="595"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596" w:author="Perkowski, Evan A" w:date="2023-01-03T16:45: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97" w:author="Perkowski, Evan A" w:date="2023-01-03T16:46:00Z">
        <w:r w:rsidR="00801ECF">
          <w:rPr>
            <w:color w:val="000000" w:themeColor="text1"/>
          </w:rPr>
          <w:t>=</w:t>
        </w:r>
      </w:ins>
      <w:r w:rsidR="00DE0E3A">
        <w:rPr>
          <w:color w:val="000000" w:themeColor="text1"/>
        </w:rPr>
        <w:t xml:space="preserve"> </w:t>
      </w:r>
      <w:ins w:id="598" w:author="Perkowski, Evan A" w:date="2023-01-03T16:46:00Z">
        <w:r w:rsidR="00801ECF">
          <w:rPr>
            <w:color w:val="000000" w:themeColor="text1"/>
          </w:rPr>
          <w:t>0.03</w:t>
        </w:r>
      </w:ins>
      <w:ins w:id="599" w:author="Perkowski, Evan A" w:date="2023-01-04T14:12:00Z">
        <w:r w:rsidR="008C72FA">
          <w:rPr>
            <w:color w:val="000000" w:themeColor="text1"/>
          </w:rPr>
          <w:t>4</w:t>
        </w:r>
      </w:ins>
      <w:ins w:id="600"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lt;</w:t>
      </w:r>
      <w:r w:rsidR="00DE0E3A">
        <w:rPr>
          <w:color w:val="000000" w:themeColor="text1"/>
        </w:rPr>
        <w:t xml:space="preserve"> </w:t>
      </w:r>
      <w:r w:rsidR="00320749">
        <w:rPr>
          <w:color w:val="000000" w:themeColor="text1"/>
        </w:rPr>
        <w: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601" w:author="Perkowski, Evan A" w:date="2023-01-03T16:47:00Z">
        <w:r w:rsidR="00801ECF">
          <w:rPr>
            <w:color w:val="000000" w:themeColor="text1"/>
          </w:rPr>
          <w:t>0</w:t>
        </w:r>
      </w:ins>
      <w:ins w:id="602" w:author="Perkowski, Evan A" w:date="2023-01-04T14:13:00Z">
        <w:r w:rsidR="008C72FA">
          <w:rPr>
            <w:color w:val="000000" w:themeColor="text1"/>
          </w:rPr>
          <w:t>03</w:t>
        </w:r>
      </w:ins>
      <w:r w:rsidR="00320749">
        <w:rPr>
          <w:color w:val="000000" w:themeColor="text1"/>
        </w:rPr>
        <w:t xml:space="preserve">), with no apparent effect </w:t>
      </w:r>
      <w:ins w:id="603"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604" w:author="Perkowski, Evan A" w:date="2023-01-03T16:47:00Z">
        <w:r w:rsidR="00801ECF">
          <w:rPr>
            <w:color w:val="000000" w:themeColor="text1"/>
          </w:rPr>
          <w:t>9</w:t>
        </w:r>
      </w:ins>
      <w:ins w:id="605"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B4EA8A1"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891B0F0" w:rsidR="005C46D0" w:rsidRDefault="00EE0D16" w:rsidP="0025039E">
      <w:pPr>
        <w:spacing w:line="360" w:lineRule="auto"/>
        <w:rPr>
          <w:color w:val="000000" w:themeColor="text1"/>
        </w:rPr>
      </w:pPr>
      <w:r>
        <w:rPr>
          <w:noProof/>
          <w:color w:val="000000" w:themeColor="text1"/>
        </w:rPr>
        <w:drawing>
          <wp:inline distT="0" distB="0" distL="0" distR="0" wp14:anchorId="283DAF92" wp14:editId="2C7652AD">
            <wp:extent cx="7450111" cy="5587584"/>
            <wp:effectExtent l="0" t="0" r="5080" b="635"/>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9"/>
                    <a:stretch>
                      <a:fillRect/>
                    </a:stretch>
                  </pic:blipFill>
                  <pic:spPr>
                    <a:xfrm>
                      <a:off x="0" y="0"/>
                      <a:ext cx="7468697" cy="5601524"/>
                    </a:xfrm>
                    <a:prstGeom prst="rect">
                      <a:avLst/>
                    </a:prstGeom>
                  </pic:spPr>
                </pic:pic>
              </a:graphicData>
            </a:graphic>
          </wp:inline>
        </w:drawing>
      </w:r>
    </w:p>
    <w:p w14:paraId="58C5F9D7" w14:textId="31D512DB" w:rsidR="00F86B84" w:rsidRDefault="002F39A9" w:rsidP="0025039E">
      <w:pPr>
        <w:spacing w:line="360" w:lineRule="auto"/>
        <w:rPr>
          <w:color w:val="000000" w:themeColor="text1"/>
        </w:rPr>
      </w:pPr>
      <w:commentRangeStart w:id="606"/>
      <w:commentRangeStart w:id="607"/>
      <w:r>
        <w:rPr>
          <w:b/>
          <w:bCs/>
          <w:color w:val="000000" w:themeColor="text1"/>
        </w:rPr>
        <w:lastRenderedPageBreak/>
        <w:t>Fig. 4</w:t>
      </w:r>
      <w:r>
        <w:rPr>
          <w:color w:val="000000" w:themeColor="text1"/>
        </w:rPr>
        <w:t xml:space="preserve"> </w:t>
      </w:r>
      <w:commentRangeEnd w:id="606"/>
      <w:r w:rsidR="001C03A8">
        <w:rPr>
          <w:rStyle w:val="CommentReference"/>
          <w:rFonts w:eastAsiaTheme="minorHAnsi" w:cs="Times New Roman (Body CS)"/>
        </w:rPr>
        <w:commentReference w:id="606"/>
      </w:r>
      <w:commentRangeEnd w:id="607"/>
      <w:r w:rsidR="009A3DE3">
        <w:rPr>
          <w:rStyle w:val="CommentReference"/>
          <w:rFonts w:eastAsiaTheme="minorHAnsi" w:cs="Times New Roman (Body CS)"/>
        </w:rPr>
        <w:commentReference w:id="607"/>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w:t>
      </w:r>
      <w:proofErr w:type="gramStart"/>
      <w:r w:rsidR="00F86B84">
        <w:rPr>
          <w:color w:val="000000" w:themeColor="text1"/>
        </w:rPr>
        <w:t>indicate</w:t>
      </w:r>
      <w:proofErr w:type="gramEnd"/>
      <w:r w:rsidR="00F86B84">
        <w:rPr>
          <w:color w:val="000000" w:themeColor="text1"/>
        </w:rPr>
        <w:t xml:space="preserve"> C</w:t>
      </w:r>
      <w:r w:rsidR="00F86B84">
        <w:rPr>
          <w:color w:val="000000" w:themeColor="text1"/>
          <w:vertAlign w:val="subscript"/>
        </w:rPr>
        <w:t>3</w:t>
      </w:r>
      <w:r w:rsidR="00F86B84">
        <w:rPr>
          <w:color w:val="000000" w:themeColor="text1"/>
        </w:rPr>
        <w:t xml:space="preserve"> legumes, 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608"/>
      <w:commentRangeStart w:id="609"/>
      <w:r>
        <w:rPr>
          <w:i/>
          <w:iCs/>
          <w:color w:val="000000" w:themeColor="text1"/>
        </w:rPr>
        <w:lastRenderedPageBreak/>
        <w:t>Structural equation model</w:t>
      </w:r>
      <w:commentRangeEnd w:id="608"/>
      <w:r w:rsidR="00E1150D">
        <w:rPr>
          <w:rStyle w:val="CommentReference"/>
          <w:rFonts w:eastAsiaTheme="minorHAnsi" w:cs="Times New Roman (Body CS)"/>
        </w:rPr>
        <w:commentReference w:id="608"/>
      </w:r>
      <w:commentRangeEnd w:id="609"/>
      <w:r w:rsidR="00DE0E3A">
        <w:rPr>
          <w:rStyle w:val="CommentReference"/>
          <w:rFonts w:eastAsiaTheme="minorHAnsi" w:cs="Times New Roman (Body CS)"/>
        </w:rPr>
        <w:commentReference w:id="609"/>
      </w:r>
    </w:p>
    <w:p w14:paraId="717F5A8A" w14:textId="4EBA0DA1" w:rsidR="00C7309F" w:rsidRPr="00CB46AC" w:rsidRDefault="00C7309F" w:rsidP="0025039E">
      <w:pPr>
        <w:spacing w:line="360" w:lineRule="auto"/>
        <w:ind w:firstLine="720"/>
        <w:rPr>
          <w:color w:val="000000" w:themeColor="text1"/>
        </w:rPr>
      </w:pPr>
      <w:r>
        <w:rPr>
          <w:color w:val="000000" w:themeColor="text1"/>
        </w:rPr>
        <w:t xml:space="preserve">The piecewise structural equation model </w:t>
      </w:r>
      <w:r w:rsidRPr="00CB46AC">
        <w:rPr>
          <w:color w:val="000000" w:themeColor="text1"/>
        </w:rPr>
        <w:t>indicated</w:t>
      </w:r>
      <w:r>
        <w:rPr>
          <w:color w:val="000000" w:themeColor="text1"/>
        </w:rPr>
        <w:t xml:space="preserve"> that variance in </w:t>
      </w:r>
      <w:r>
        <w:rPr>
          <w:i/>
          <w:iCs/>
          <w:color w:val="000000" w:themeColor="text1"/>
        </w:rPr>
        <w:t>N</w:t>
      </w:r>
      <w:r>
        <w:rPr>
          <w:color w:val="000000" w:themeColor="text1"/>
          <w:vertAlign w:val="subscript"/>
        </w:rPr>
        <w:t>area</w:t>
      </w:r>
      <w:r>
        <w:rPr>
          <w:color w:val="000000" w:themeColor="text1"/>
        </w:rPr>
        <w:t xml:space="preserve"> was driven by a negative effect of increasing </w:t>
      </w:r>
      <w:ins w:id="610"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611" w:author="Perkowski, Evan A" w:date="2023-01-12T16:12:00Z">
        <w:r w:rsidR="00CB46AC">
          <w:rPr>
            <w:color w:val="000000" w:themeColor="text1"/>
          </w:rPr>
          <w:t xml:space="preserve"> &lt; </w:t>
        </w:r>
      </w:ins>
      <w:ins w:id="612" w:author="Perkowski, Evan A" w:date="2023-01-04T15:48:00Z">
        <w:r>
          <w:rPr>
            <w:color w:val="000000" w:themeColor="text1"/>
          </w:rPr>
          <w:t>0.002</w:t>
        </w:r>
      </w:ins>
      <w:ins w:id="613" w:author="Perkowski, Evan A" w:date="2023-01-12T16:12:00Z">
        <w:r w:rsidR="00CB46AC">
          <w:rPr>
            <w:color w:val="000000" w:themeColor="text1"/>
          </w:rPr>
          <w:t>; Table 5</w:t>
        </w:r>
      </w:ins>
      <w:ins w:id="614" w:author="Perkowski, Evan A" w:date="2023-01-04T15:48:00Z">
        <w:r>
          <w:rPr>
            <w:color w:val="000000" w:themeColor="text1"/>
          </w:rPr>
          <w:t>)</w:t>
        </w:r>
      </w:ins>
      <w:r>
        <w:rPr>
          <w:color w:val="000000" w:themeColor="text1"/>
        </w:rPr>
        <w:t xml:space="preserve">, strong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615" w:author="Perkowski, Evan A" w:date="2023-01-04T15:48:00Z">
        <w:r>
          <w:rPr>
            <w:color w:val="000000" w:themeColor="text1"/>
          </w:rPr>
          <w:t xml:space="preserve"> (</w:t>
        </w:r>
        <w:r w:rsidRPr="00CB46AC">
          <w:rPr>
            <w:i/>
            <w:iCs/>
            <w:color w:val="000000" w:themeColor="text1"/>
          </w:rPr>
          <w:t>p</w:t>
        </w:r>
      </w:ins>
      <w:ins w:id="616" w:author="Perkowski, Evan A" w:date="2023-01-12T16:13:00Z">
        <w:r w:rsidR="00CB46AC">
          <w:rPr>
            <w:color w:val="000000" w:themeColor="text1"/>
          </w:rPr>
          <w:t xml:space="preserve"> </w:t>
        </w:r>
      </w:ins>
      <w:ins w:id="617" w:author="Perkowski, Evan A" w:date="2023-01-04T15:48:00Z">
        <w:r>
          <w:rPr>
            <w:color w:val="000000" w:themeColor="text1"/>
          </w:rPr>
          <w:t>&lt;</w:t>
        </w:r>
      </w:ins>
      <w:ins w:id="618" w:author="Perkowski, Evan A" w:date="2023-01-12T16:13:00Z">
        <w:r w:rsidR="00CB46AC">
          <w:rPr>
            <w:color w:val="000000" w:themeColor="text1"/>
          </w:rPr>
          <w:t xml:space="preserve"> </w:t>
        </w:r>
      </w:ins>
      <w:ins w:id="619" w:author="Perkowski, Evan A" w:date="2023-01-04T15:48:00Z">
        <w:r>
          <w:rPr>
            <w:color w:val="000000" w:themeColor="text1"/>
          </w:rPr>
          <w:t>0.001 in both cases</w:t>
        </w:r>
      </w:ins>
      <w:ins w:id="620" w:author="Perkowski, Evan A" w:date="2023-01-12T16:13:00Z">
        <w:r w:rsidR="00CB46AC">
          <w:rPr>
            <w:color w:val="000000" w:themeColor="text1"/>
          </w:rPr>
          <w:t>; Table 5</w:t>
        </w:r>
      </w:ins>
      <w:ins w:id="621" w:author="Perkowski, Evan A" w:date="2023-01-04T15:48:00Z">
        <w:r>
          <w:rPr>
            <w:color w:val="000000" w:themeColor="text1"/>
          </w:rPr>
          <w:t>)</w:t>
        </w:r>
      </w:ins>
      <w:r>
        <w:rPr>
          <w:color w:val="000000" w:themeColor="text1"/>
        </w:rPr>
        <w:t xml:space="preserve">, and that </w:t>
      </w:r>
      <w:r>
        <w:rPr>
          <w:i/>
          <w:color w:val="000000" w:themeColor="text1"/>
        </w:rPr>
        <w:t>N</w:t>
      </w:r>
      <w:r>
        <w:rPr>
          <w:color w:val="000000" w:themeColor="text1"/>
          <w:vertAlign w:val="subscript"/>
        </w:rPr>
        <w:t>area</w:t>
      </w:r>
      <w:r>
        <w:rPr>
          <w:color w:val="000000" w:themeColor="text1"/>
        </w:rPr>
        <w:t xml:space="preserve"> was </w:t>
      </w:r>
      <w:ins w:id="622" w:author="Perkowski, Evan A" w:date="2023-01-04T15:49:00Z">
        <w:r>
          <w:rPr>
            <w:color w:val="000000" w:themeColor="text1"/>
          </w:rPr>
          <w:t xml:space="preserve">marginally </w:t>
        </w:r>
      </w:ins>
      <w:r>
        <w:rPr>
          <w:color w:val="000000" w:themeColor="text1"/>
        </w:rPr>
        <w:t xml:space="preserve">larger in </w:t>
      </w:r>
      <w:r>
        <w:t xml:space="preserve">N-fixing species </w:t>
      </w:r>
      <w:r>
        <w:rPr>
          <w:color w:val="000000" w:themeColor="text1"/>
        </w:rPr>
        <w:t>(</w:t>
      </w:r>
      <w:ins w:id="623" w:author="Perkowski, Evan A" w:date="2023-01-04T15:49:00Z">
        <w:r w:rsidRPr="00CB46AC">
          <w:rPr>
            <w:i/>
            <w:iCs/>
            <w:color w:val="000000" w:themeColor="text1"/>
          </w:rPr>
          <w:t>p</w:t>
        </w:r>
      </w:ins>
      <w:ins w:id="624" w:author="Perkowski, Evan A" w:date="2023-01-12T16:13:00Z">
        <w:r w:rsidR="00CB46AC">
          <w:rPr>
            <w:color w:val="000000" w:themeColor="text1"/>
          </w:rPr>
          <w:t xml:space="preserve"> = </w:t>
        </w:r>
      </w:ins>
      <w:ins w:id="625" w:author="Perkowski, Evan A" w:date="2023-01-04T15:49:00Z">
        <w:r>
          <w:rPr>
            <w:color w:val="000000" w:themeColor="text1"/>
          </w:rPr>
          <w:t xml:space="preserve">0.071; </w:t>
        </w:r>
      </w:ins>
      <w:r>
        <w:rPr>
          <w:color w:val="000000" w:themeColor="text1"/>
        </w:rPr>
        <w:t>Table 5; Fig. 5). There was no apparent effect of soil moisture</w:t>
      </w:r>
      <w:ins w:id="626" w:author="Perkowski, Evan A" w:date="2023-01-04T15:49:00Z">
        <w:r>
          <w:rPr>
            <w:color w:val="000000" w:themeColor="text1"/>
          </w:rPr>
          <w:t xml:space="preserve"> (</w:t>
        </w:r>
        <w:r w:rsidRPr="00CB46AC">
          <w:rPr>
            <w:i/>
            <w:iCs/>
            <w:color w:val="000000" w:themeColor="text1"/>
          </w:rPr>
          <w:t>p</w:t>
        </w:r>
      </w:ins>
      <w:ins w:id="627" w:author="Perkowski, Evan A" w:date="2023-01-12T16:13:00Z">
        <w:r w:rsidR="00CB46AC">
          <w:rPr>
            <w:color w:val="000000" w:themeColor="text1"/>
          </w:rPr>
          <w:t xml:space="preserve"> </w:t>
        </w:r>
      </w:ins>
      <w:ins w:id="628" w:author="Perkowski, Evan A" w:date="2023-01-04T15:49:00Z">
        <w:r>
          <w:rPr>
            <w:color w:val="000000" w:themeColor="text1"/>
          </w:rPr>
          <w:t>=</w:t>
        </w:r>
      </w:ins>
      <w:ins w:id="629" w:author="Perkowski, Evan A" w:date="2023-01-12T16:13:00Z">
        <w:r w:rsidR="00CB46AC">
          <w:rPr>
            <w:color w:val="000000" w:themeColor="text1"/>
          </w:rPr>
          <w:t xml:space="preserve"> </w:t>
        </w:r>
      </w:ins>
      <w:ins w:id="630" w:author="Perkowski, Evan A" w:date="2023-01-04T15:49:00Z">
        <w:r>
          <w:rPr>
            <w:color w:val="000000" w:themeColor="text1"/>
          </w:rPr>
          <w:t>0.782</w:t>
        </w:r>
      </w:ins>
      <w:ins w:id="631" w:author="Perkowski, Evan A" w:date="2023-01-12T16:13:00Z">
        <w:r w:rsidR="00CB46AC">
          <w:rPr>
            <w:color w:val="000000" w:themeColor="text1"/>
          </w:rPr>
          <w:t>; Table 5</w:t>
        </w:r>
      </w:ins>
      <w:ins w:id="632" w:author="Perkowski, Evan A" w:date="2023-01-04T15:49:00Z">
        <w:r>
          <w:rPr>
            <w:color w:val="000000" w:themeColor="text1"/>
          </w:rPr>
          <w:t>)</w:t>
        </w:r>
      </w:ins>
      <w:r>
        <w:rPr>
          <w:color w:val="000000" w:themeColor="text1"/>
        </w:rPr>
        <w:t>, soil nitrogen availability</w:t>
      </w:r>
      <w:ins w:id="633" w:author="Perkowski, Evan A" w:date="2023-01-04T15:49:00Z">
        <w:r>
          <w:rPr>
            <w:color w:val="000000" w:themeColor="text1"/>
          </w:rPr>
          <w:t xml:space="preserve"> (</w:t>
        </w:r>
        <w:r w:rsidRPr="00CB46AC">
          <w:rPr>
            <w:i/>
            <w:iCs/>
            <w:color w:val="000000" w:themeColor="text1"/>
          </w:rPr>
          <w:t>p</w:t>
        </w:r>
      </w:ins>
      <w:ins w:id="634" w:author="Perkowski, Evan A" w:date="2023-01-12T16:13:00Z">
        <w:r w:rsidR="00CB46AC">
          <w:rPr>
            <w:color w:val="000000" w:themeColor="text1"/>
          </w:rPr>
          <w:t xml:space="preserve"> </w:t>
        </w:r>
      </w:ins>
      <w:ins w:id="635" w:author="Perkowski, Evan A" w:date="2023-01-04T15:49:00Z">
        <w:r>
          <w:rPr>
            <w:color w:val="000000" w:themeColor="text1"/>
          </w:rPr>
          <w:t>=</w:t>
        </w:r>
      </w:ins>
      <w:ins w:id="636" w:author="Perkowski, Evan A" w:date="2023-01-12T16:13:00Z">
        <w:r w:rsidR="00CB46AC">
          <w:rPr>
            <w:color w:val="000000" w:themeColor="text1"/>
          </w:rPr>
          <w:t xml:space="preserve"> </w:t>
        </w:r>
      </w:ins>
      <w:ins w:id="637" w:author="Perkowski, Evan A" w:date="2023-01-04T15:49:00Z">
        <w:r>
          <w:rPr>
            <w:color w:val="000000" w:themeColor="text1"/>
          </w:rPr>
          <w:t>0.779</w:t>
        </w:r>
      </w:ins>
      <w:ins w:id="638" w:author="Perkowski, Evan A" w:date="2023-01-12T16:13:00Z">
        <w:r w:rsidR="00CB46AC">
          <w:rPr>
            <w:color w:val="000000" w:themeColor="text1"/>
          </w:rPr>
          <w:t>; Table 5</w:t>
        </w:r>
      </w:ins>
      <w:ins w:id="639" w:author="Perkowski, Evan A" w:date="2023-01-04T15:49:00Z">
        <w:r>
          <w:rPr>
            <w:color w:val="000000" w:themeColor="text1"/>
          </w:rPr>
          <w:t>)</w:t>
        </w:r>
      </w:ins>
      <w:r>
        <w:rPr>
          <w:color w:val="000000" w:themeColor="text1"/>
        </w:rPr>
        <w:t xml:space="preserve">, or photosynthetic pathway on </w:t>
      </w:r>
      <w:r>
        <w:rPr>
          <w:i/>
          <w:iCs/>
          <w:color w:val="000000" w:themeColor="text1"/>
        </w:rPr>
        <w:t>N</w:t>
      </w:r>
      <w:r>
        <w:rPr>
          <w:color w:val="000000" w:themeColor="text1"/>
          <w:vertAlign w:val="subscript"/>
        </w:rPr>
        <w:t>area</w:t>
      </w:r>
      <w:r>
        <w:rPr>
          <w:color w:val="000000" w:themeColor="text1"/>
        </w:rPr>
        <w:t xml:space="preserve"> (</w:t>
      </w:r>
      <w:ins w:id="640" w:author="Perkowski, Evan A" w:date="2023-01-04T15:49:00Z">
        <w:r w:rsidRPr="00CB46AC">
          <w:rPr>
            <w:i/>
            <w:iCs/>
            <w:color w:val="000000" w:themeColor="text1"/>
          </w:rPr>
          <w:t>p</w:t>
        </w:r>
      </w:ins>
      <w:ins w:id="641" w:author="Perkowski, Evan A" w:date="2023-01-12T16:14:00Z">
        <w:r w:rsidR="00CB46AC">
          <w:rPr>
            <w:color w:val="000000" w:themeColor="text1"/>
          </w:rPr>
          <w:t xml:space="preserve"> </w:t>
        </w:r>
      </w:ins>
      <w:ins w:id="642" w:author="Perkowski, Evan A" w:date="2023-01-04T15:49:00Z">
        <w:r>
          <w:rPr>
            <w:color w:val="000000" w:themeColor="text1"/>
          </w:rPr>
          <w:t>=</w:t>
        </w:r>
      </w:ins>
      <w:ins w:id="643" w:author="Perkowski, Evan A" w:date="2023-01-12T16:14:00Z">
        <w:r w:rsidR="00CB46AC">
          <w:rPr>
            <w:color w:val="000000" w:themeColor="text1"/>
          </w:rPr>
          <w:t xml:space="preserve"> </w:t>
        </w:r>
      </w:ins>
      <w:ins w:id="644" w:author="Perkowski, Evan A" w:date="2023-01-04T15:49:00Z">
        <w:r>
          <w:rPr>
            <w:color w:val="000000" w:themeColor="text1"/>
          </w:rPr>
          <w:t xml:space="preserve">0.117; </w:t>
        </w:r>
      </w:ins>
      <w:r>
        <w:rPr>
          <w:color w:val="000000" w:themeColor="text1"/>
        </w:rPr>
        <w:t>Table 5).</w:t>
      </w:r>
      <w:ins w:id="645" w:author="Perkowski, Evan A" w:date="2023-01-12T16:14:00Z">
        <w:r w:rsidR="00CB46AC">
          <w:rPr>
            <w:color w:val="000000" w:themeColor="text1"/>
          </w:rPr>
          <w:t xml:space="preserve"> Including random effects, these factors combined to explain 91% of variation in </w:t>
        </w:r>
        <w:r w:rsidR="00CB46AC">
          <w:rPr>
            <w:i/>
            <w:iCs/>
            <w:color w:val="000000" w:themeColor="text1"/>
          </w:rPr>
          <w:t>N</w:t>
        </w:r>
      </w:ins>
      <w:ins w:id="646" w:author="Perkowski, Evan A" w:date="2023-01-12T16:15:00Z">
        <w:r w:rsidR="00CB46AC">
          <w:rPr>
            <w:color w:val="000000" w:themeColor="text1"/>
            <w:vertAlign w:val="subscript"/>
          </w:rPr>
          <w:t>area</w:t>
        </w:r>
        <w:r w:rsidR="00CB46AC">
          <w:rPr>
            <w:color w:val="000000" w:themeColor="text1"/>
          </w:rPr>
          <w:t xml:space="preserve"> (Table 5).</w:t>
        </w:r>
      </w:ins>
    </w:p>
    <w:p w14:paraId="00096397" w14:textId="1361FC60" w:rsidR="00C7309F" w:rsidRPr="00CB46AC" w:rsidRDefault="00C7309F" w:rsidP="0025039E">
      <w:pPr>
        <w:spacing w:line="360" w:lineRule="auto"/>
        <w:ind w:firstLine="720"/>
        <w:rPr>
          <w:color w:val="000000" w:themeColor="text1"/>
        </w:rPr>
      </w:pPr>
      <w:r>
        <w:rPr>
          <w:color w:val="000000" w:themeColor="text1"/>
        </w:rPr>
        <w:t>Increasing soil nitrogen availability</w:t>
      </w:r>
      <w:ins w:id="647" w:author="Perkowski, Evan A" w:date="2023-01-04T15:53:00Z">
        <w:r>
          <w:rPr>
            <w:color w:val="000000" w:themeColor="text1"/>
          </w:rPr>
          <w:t xml:space="preserve"> and soil moisture each</w:t>
        </w:r>
      </w:ins>
      <w:r>
        <w:rPr>
          <w:color w:val="000000" w:themeColor="text1"/>
        </w:rPr>
        <w:t xml:space="preserve"> had a positive effect on </w:t>
      </w:r>
      <w:r>
        <w:rPr>
          <w:i/>
          <w:iCs/>
          <w:color w:val="000000" w:themeColor="text1"/>
        </w:rPr>
        <w:t>N</w:t>
      </w:r>
      <w:r>
        <w:rPr>
          <w:color w:val="000000" w:themeColor="text1"/>
          <w:vertAlign w:val="subscript"/>
        </w:rPr>
        <w:t>mass</w:t>
      </w:r>
      <w:ins w:id="648" w:author="Perkowski, Evan A" w:date="2023-01-04T15:53:00Z">
        <w:r>
          <w:rPr>
            <w:color w:val="000000" w:themeColor="text1"/>
          </w:rPr>
          <w:t xml:space="preserve"> (</w:t>
        </w:r>
        <w:proofErr w:type="spellStart"/>
        <w:r w:rsidRPr="00CB46AC">
          <w:rPr>
            <w:i/>
            <w:iCs/>
            <w:color w:val="000000" w:themeColor="text1"/>
          </w:rPr>
          <w:t>p</w:t>
        </w:r>
        <w:r>
          <w:rPr>
            <w:color w:val="000000" w:themeColor="text1"/>
            <w:vertAlign w:val="subscript"/>
          </w:rPr>
          <w:t>nitrogen</w:t>
        </w:r>
      </w:ins>
      <w:proofErr w:type="spellEnd"/>
      <w:ins w:id="649" w:author="Perkowski, Evan A" w:date="2023-01-12T16:16:00Z">
        <w:r w:rsidR="00CB46AC">
          <w:rPr>
            <w:color w:val="000000" w:themeColor="text1"/>
          </w:rPr>
          <w:t xml:space="preserve"> </w:t>
        </w:r>
      </w:ins>
      <w:ins w:id="650" w:author="Perkowski, Evan A" w:date="2023-01-04T15:53:00Z">
        <w:r>
          <w:rPr>
            <w:color w:val="000000" w:themeColor="text1"/>
          </w:rPr>
          <w:t>&lt;</w:t>
        </w:r>
      </w:ins>
      <w:ins w:id="651" w:author="Perkowski, Evan A" w:date="2023-01-12T16:16:00Z">
        <w:r w:rsidR="00CB46AC">
          <w:rPr>
            <w:color w:val="000000" w:themeColor="text1"/>
          </w:rPr>
          <w:t xml:space="preserve"> </w:t>
        </w:r>
      </w:ins>
      <w:ins w:id="652" w:author="Perkowski, Evan A" w:date="2023-01-04T15:53:00Z">
        <w:r>
          <w:rPr>
            <w:color w:val="000000" w:themeColor="text1"/>
          </w:rPr>
          <w:t xml:space="preserve">0.001; </w:t>
        </w:r>
        <w:proofErr w:type="spellStart"/>
        <w:r w:rsidRPr="00CB46AC">
          <w:rPr>
            <w:i/>
            <w:iCs/>
            <w:color w:val="000000" w:themeColor="text1"/>
          </w:rPr>
          <w:t>p</w:t>
        </w:r>
        <w:r>
          <w:rPr>
            <w:color w:val="000000" w:themeColor="text1"/>
            <w:vertAlign w:val="subscript"/>
          </w:rPr>
          <w:t>moisture</w:t>
        </w:r>
      </w:ins>
      <w:proofErr w:type="spellEnd"/>
      <w:ins w:id="653" w:author="Perkowski, Evan A" w:date="2023-01-12T16:16:00Z">
        <w:r w:rsidR="00CB46AC">
          <w:rPr>
            <w:color w:val="000000" w:themeColor="text1"/>
          </w:rPr>
          <w:t xml:space="preserve"> </w:t>
        </w:r>
      </w:ins>
      <w:ins w:id="654" w:author="Perkowski, Evan A" w:date="2023-01-04T15:53:00Z">
        <w:r>
          <w:rPr>
            <w:color w:val="000000" w:themeColor="text1"/>
          </w:rPr>
          <w:t>=</w:t>
        </w:r>
      </w:ins>
      <w:ins w:id="655" w:author="Perkowski, Evan A" w:date="2023-01-12T16:16:00Z">
        <w:r w:rsidR="00CB46AC">
          <w:rPr>
            <w:color w:val="000000" w:themeColor="text1"/>
          </w:rPr>
          <w:t xml:space="preserve"> </w:t>
        </w:r>
      </w:ins>
      <w:ins w:id="656" w:author="Perkowski, Evan A" w:date="2023-01-04T15:53:00Z">
        <w:r>
          <w:rPr>
            <w:color w:val="000000" w:themeColor="text1"/>
          </w:rPr>
          <w:t>0.0</w:t>
        </w:r>
      </w:ins>
      <w:ins w:id="657" w:author="Perkowski, Evan A" w:date="2023-01-04T15:54:00Z">
        <w:r>
          <w:rPr>
            <w:color w:val="000000" w:themeColor="text1"/>
          </w:rPr>
          <w:t>25; Table 5; Fig. 5)</w:t>
        </w:r>
      </w:ins>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had a negative effect on </w:t>
      </w:r>
      <w:r>
        <w:rPr>
          <w:i/>
          <w:iCs/>
          <w:color w:val="000000" w:themeColor="text1"/>
        </w:rPr>
        <w:t>N</w:t>
      </w:r>
      <w:r>
        <w:rPr>
          <w:color w:val="000000" w:themeColor="text1"/>
          <w:vertAlign w:val="subscript"/>
        </w:rPr>
        <w:t>mass</w:t>
      </w:r>
      <w:r>
        <w:rPr>
          <w:color w:val="000000" w:themeColor="text1"/>
        </w:rPr>
        <w:t xml:space="preserve"> (</w:t>
      </w:r>
      <w:ins w:id="658" w:author="Perkowski, Evan A" w:date="2023-01-04T15:54:00Z">
        <w:r w:rsidRPr="00CB46AC">
          <w:rPr>
            <w:i/>
            <w:iCs/>
            <w:color w:val="000000" w:themeColor="text1"/>
          </w:rPr>
          <w:t>p</w:t>
        </w:r>
      </w:ins>
      <w:ins w:id="659" w:author="Perkowski, Evan A" w:date="2023-01-12T16:16:00Z">
        <w:r w:rsidR="00CB46AC">
          <w:rPr>
            <w:color w:val="000000" w:themeColor="text1"/>
          </w:rPr>
          <w:t xml:space="preserve"> </w:t>
        </w:r>
      </w:ins>
      <w:ins w:id="660" w:author="Perkowski, Evan A" w:date="2023-01-04T15:54:00Z">
        <w:r>
          <w:rPr>
            <w:color w:val="000000" w:themeColor="text1"/>
          </w:rPr>
          <w:t>&lt;</w:t>
        </w:r>
      </w:ins>
      <w:ins w:id="661" w:author="Perkowski, Evan A" w:date="2023-01-12T16:16:00Z">
        <w:r w:rsidR="00CB46AC">
          <w:rPr>
            <w:color w:val="000000" w:themeColor="text1"/>
          </w:rPr>
          <w:t xml:space="preserve"> </w:t>
        </w:r>
      </w:ins>
      <w:ins w:id="662" w:author="Perkowski, Evan A" w:date="2023-01-04T15:54:00Z">
        <w:r>
          <w:rPr>
            <w:color w:val="000000" w:themeColor="text1"/>
          </w:rPr>
          <w:t xml:space="preserve">0.001; </w:t>
        </w:r>
      </w:ins>
      <w:r>
        <w:rPr>
          <w:color w:val="000000" w:themeColor="text1"/>
        </w:rPr>
        <w:t xml:space="preserve">Table 5; Fig. 5). Model results </w:t>
      </w:r>
      <w:ins w:id="663" w:author="Perkowski, Evan A" w:date="2023-01-04T15:54:00Z">
        <w:r>
          <w:rPr>
            <w:color w:val="000000" w:themeColor="text1"/>
          </w:rPr>
          <w:t xml:space="preserve">also </w:t>
        </w:r>
      </w:ins>
      <w:r>
        <w:rPr>
          <w:color w:val="000000" w:themeColor="text1"/>
        </w:rPr>
        <w:t xml:space="preserve">suggested that </w:t>
      </w:r>
      <w:r>
        <w:rPr>
          <w:i/>
          <w:iCs/>
          <w:color w:val="000000" w:themeColor="text1"/>
        </w:rPr>
        <w:t>N</w:t>
      </w:r>
      <w:r>
        <w:rPr>
          <w:color w:val="000000" w:themeColor="text1"/>
          <w:vertAlign w:val="subscript"/>
        </w:rPr>
        <w:t>mass</w:t>
      </w:r>
      <w:r>
        <w:rPr>
          <w:color w:val="000000" w:themeColor="text1"/>
        </w:rPr>
        <w:t xml:space="preserve"> was larger in </w:t>
      </w:r>
      <w:r>
        <w:t xml:space="preserve">N-fixing species </w:t>
      </w:r>
      <w:r>
        <w:rPr>
          <w:color w:val="000000" w:themeColor="text1"/>
        </w:rPr>
        <w:t>and in C</w:t>
      </w:r>
      <w:r>
        <w:rPr>
          <w:color w:val="000000" w:themeColor="text1"/>
          <w:vertAlign w:val="subscript"/>
        </w:rPr>
        <w:t>3</w:t>
      </w:r>
      <w:r>
        <w:rPr>
          <w:color w:val="000000" w:themeColor="text1"/>
        </w:rPr>
        <w:t xml:space="preserve"> species (</w:t>
      </w:r>
      <w:ins w:id="664" w:author="Perkowski, Evan A" w:date="2023-01-04T15:54:00Z">
        <w:r w:rsidRPr="00CB46AC">
          <w:rPr>
            <w:i/>
            <w:iCs/>
            <w:color w:val="000000" w:themeColor="text1"/>
          </w:rPr>
          <w:t>p</w:t>
        </w:r>
      </w:ins>
      <w:ins w:id="665" w:author="Perkowski, Evan A" w:date="2023-01-12T16:16:00Z">
        <w:r w:rsidR="00CB46AC">
          <w:rPr>
            <w:i/>
            <w:iCs/>
            <w:color w:val="000000" w:themeColor="text1"/>
          </w:rPr>
          <w:t xml:space="preserve"> </w:t>
        </w:r>
        <w:r w:rsidR="00CB46AC">
          <w:rPr>
            <w:color w:val="000000" w:themeColor="text1"/>
          </w:rPr>
          <w:t>= 0.001</w:t>
        </w:r>
      </w:ins>
      <w:ins w:id="666" w:author="Perkowski, Evan A" w:date="2023-01-04T15:54:00Z">
        <w:r>
          <w:rPr>
            <w:color w:val="000000" w:themeColor="text1"/>
          </w:rPr>
          <w:t xml:space="preserve">; </w:t>
        </w:r>
      </w:ins>
      <w:r>
        <w:rPr>
          <w:color w:val="000000" w:themeColor="text1"/>
        </w:rPr>
        <w:t>Table 5; Fig. 5)</w:t>
      </w:r>
      <w:ins w:id="667" w:author="Perkowski, Evan A" w:date="2023-01-04T15:55:00Z">
        <w:r>
          <w:rPr>
            <w:color w:val="000000" w:themeColor="text1"/>
          </w:rPr>
          <w:t xml:space="preserve"> and in C</w:t>
        </w:r>
        <w:r>
          <w:rPr>
            <w:color w:val="000000" w:themeColor="text1"/>
            <w:vertAlign w:val="subscript"/>
          </w:rPr>
          <w:t>3</w:t>
        </w:r>
        <w:r>
          <w:rPr>
            <w:color w:val="000000" w:themeColor="text1"/>
          </w:rPr>
          <w:t xml:space="preserve"> species (</w:t>
        </w:r>
        <w:r w:rsidRPr="00CB46AC">
          <w:rPr>
            <w:i/>
            <w:iCs/>
            <w:color w:val="000000" w:themeColor="text1"/>
          </w:rPr>
          <w:t>p</w:t>
        </w:r>
      </w:ins>
      <w:ins w:id="668" w:author="Perkowski, Evan A" w:date="2023-01-12T16:16:00Z">
        <w:r w:rsidR="00CB46AC">
          <w:rPr>
            <w:color w:val="000000" w:themeColor="text1"/>
          </w:rPr>
          <w:t xml:space="preserve"> </w:t>
        </w:r>
      </w:ins>
      <w:ins w:id="669" w:author="Perkowski, Evan A" w:date="2023-01-04T15:55:00Z">
        <w:r>
          <w:rPr>
            <w:color w:val="000000" w:themeColor="text1"/>
          </w:rPr>
          <w:t>&lt;</w:t>
        </w:r>
      </w:ins>
      <w:ins w:id="670" w:author="Perkowski, Evan A" w:date="2023-01-12T16:16:00Z">
        <w:r w:rsidR="00CB46AC">
          <w:rPr>
            <w:color w:val="000000" w:themeColor="text1"/>
          </w:rPr>
          <w:t xml:space="preserve"> </w:t>
        </w:r>
      </w:ins>
      <w:ins w:id="671" w:author="Perkowski, Evan A" w:date="2023-01-04T15:55:00Z">
        <w:r>
          <w:rPr>
            <w:color w:val="000000" w:themeColor="text1"/>
          </w:rPr>
          <w:t>0.001; Table 5; Fig. 5)</w:t>
        </w:r>
      </w:ins>
      <w:r>
        <w:rPr>
          <w:color w:val="000000" w:themeColor="text1"/>
        </w:rPr>
        <w:t xml:space="preserve">. There was no apparent effect of </w:t>
      </w:r>
      <w:r w:rsidRPr="000B0353">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ins w:id="672" w:author="Perkowski, Evan A" w:date="2023-01-04T15:55:00Z">
        <w:r w:rsidRPr="00CB46AC">
          <w:rPr>
            <w:i/>
            <w:iCs/>
            <w:color w:val="000000" w:themeColor="text1"/>
          </w:rPr>
          <w:t>p</w:t>
        </w:r>
      </w:ins>
      <w:ins w:id="673" w:author="Perkowski, Evan A" w:date="2023-01-12T16:17:00Z">
        <w:r w:rsidR="00CB46AC">
          <w:rPr>
            <w:color w:val="000000" w:themeColor="text1"/>
          </w:rPr>
          <w:t xml:space="preserve"> </w:t>
        </w:r>
      </w:ins>
      <w:ins w:id="674" w:author="Perkowski, Evan A" w:date="2023-01-04T15:55:00Z">
        <w:r>
          <w:rPr>
            <w:color w:val="000000" w:themeColor="text1"/>
          </w:rPr>
          <w:t>=</w:t>
        </w:r>
      </w:ins>
      <w:ins w:id="675" w:author="Perkowski, Evan A" w:date="2023-01-12T16:17:00Z">
        <w:r w:rsidR="00CB46AC">
          <w:rPr>
            <w:color w:val="000000" w:themeColor="text1"/>
          </w:rPr>
          <w:t xml:space="preserve"> </w:t>
        </w:r>
      </w:ins>
      <w:ins w:id="676" w:author="Perkowski, Evan A" w:date="2023-01-04T15:55:00Z">
        <w:r>
          <w:rPr>
            <w:color w:val="000000" w:themeColor="text1"/>
          </w:rPr>
          <w:t xml:space="preserve">0.215; </w:t>
        </w:r>
      </w:ins>
      <w:r>
        <w:rPr>
          <w:color w:val="000000" w:themeColor="text1"/>
        </w:rPr>
        <w:t>Table 5).</w:t>
      </w:r>
      <w:ins w:id="677" w:author="Perkowski, Evan A" w:date="2023-01-12T16:17:00Z">
        <w:r w:rsidR="00CB46AC">
          <w:rPr>
            <w:color w:val="000000" w:themeColor="text1"/>
          </w:rPr>
          <w:t xml:space="preserve"> These factors combined to explain 58% of variance in </w:t>
        </w:r>
        <w:r w:rsidR="00CB46AC">
          <w:rPr>
            <w:i/>
            <w:iCs/>
            <w:color w:val="000000" w:themeColor="text1"/>
          </w:rPr>
          <w:t>N</w:t>
        </w:r>
        <w:r w:rsidR="00CB46AC">
          <w:rPr>
            <w:color w:val="000000" w:themeColor="text1"/>
            <w:vertAlign w:val="subscript"/>
          </w:rPr>
          <w:t>mass</w:t>
        </w:r>
      </w:ins>
      <w:ins w:id="678" w:author="Perkowski, Evan A" w:date="2023-01-12T16:18:00Z">
        <w:r w:rsidR="00CB46AC">
          <w:rPr>
            <w:color w:val="000000" w:themeColor="text1"/>
          </w:rPr>
          <w:t>, including random effects (Table 5)</w:t>
        </w:r>
      </w:ins>
      <w:ins w:id="679" w:author="Perkowski, Evan A" w:date="2023-01-12T16:20:00Z">
        <w:r w:rsidR="0007281C">
          <w:rPr>
            <w:color w:val="000000" w:themeColor="text1"/>
          </w:rPr>
          <w:t>.</w:t>
        </w:r>
      </w:ins>
    </w:p>
    <w:p w14:paraId="3DC14ECD" w14:textId="78FAF4F2" w:rsidR="00C7309F" w:rsidRDefault="00C7309F" w:rsidP="0025039E">
      <w:pPr>
        <w:spacing w:line="360" w:lineRule="auto"/>
        <w:ind w:firstLine="720"/>
        <w:rPr>
          <w:ins w:id="680" w:author="Perkowski, Evan A" w:date="2023-01-12T16:22:00Z"/>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Pr="000B0353">
        <w:rPr>
          <w:i/>
          <w:iCs/>
          <w:color w:val="000000" w:themeColor="text1"/>
          <w:lang w:val="el-GR"/>
        </w:rPr>
        <w:t>χ</w:t>
      </w:r>
      <w:ins w:id="681" w:author="Perkowski, Evan A" w:date="2023-01-04T15:56:00Z">
        <w:r>
          <w:rPr>
            <w:color w:val="000000" w:themeColor="text1"/>
          </w:rPr>
          <w:t xml:space="preserve"> (</w:t>
        </w:r>
        <w:r w:rsidRPr="00CB46AC">
          <w:rPr>
            <w:i/>
            <w:iCs/>
            <w:color w:val="000000" w:themeColor="text1"/>
          </w:rPr>
          <w:t>p</w:t>
        </w:r>
      </w:ins>
      <w:ins w:id="682" w:author="Perkowski, Evan A" w:date="2023-01-12T16:18:00Z">
        <w:r w:rsidR="00CB46AC">
          <w:rPr>
            <w:color w:val="000000" w:themeColor="text1"/>
          </w:rPr>
          <w:t xml:space="preserve"> </w:t>
        </w:r>
      </w:ins>
      <w:ins w:id="683" w:author="Perkowski, Evan A" w:date="2023-01-04T15:56:00Z">
        <w:r>
          <w:rPr>
            <w:color w:val="000000" w:themeColor="text1"/>
          </w:rPr>
          <w:t>&lt;</w:t>
        </w:r>
      </w:ins>
      <w:ins w:id="684" w:author="Perkowski, Evan A" w:date="2023-01-12T16:18:00Z">
        <w:r w:rsidR="00CB46AC">
          <w:rPr>
            <w:color w:val="000000" w:themeColor="text1"/>
          </w:rPr>
          <w:t xml:space="preserve"> </w:t>
        </w:r>
      </w:ins>
      <w:ins w:id="685" w:author="Perkowski, Evan A" w:date="2023-01-04T15:56:00Z">
        <w:r>
          <w:rPr>
            <w:color w:val="000000" w:themeColor="text1"/>
          </w:rPr>
          <w:t>0.001; Table 5; Fig. 5)</w:t>
        </w:r>
      </w:ins>
      <w:r>
        <w:rPr>
          <w:color w:val="000000" w:themeColor="text1"/>
        </w:rPr>
        <w:t>, soil nitrogen availability</w:t>
      </w:r>
      <w:ins w:id="686" w:author="Perkowski, Evan A" w:date="2023-01-04T15:56:00Z">
        <w:r>
          <w:rPr>
            <w:color w:val="000000" w:themeColor="text1"/>
          </w:rPr>
          <w:t xml:space="preserve"> (</w:t>
        </w:r>
        <w:r w:rsidRPr="00CB46AC">
          <w:rPr>
            <w:i/>
            <w:iCs/>
            <w:color w:val="000000" w:themeColor="text1"/>
          </w:rPr>
          <w:t>p</w:t>
        </w:r>
      </w:ins>
      <w:ins w:id="687" w:author="Perkowski, Evan A" w:date="2023-01-12T16:18:00Z">
        <w:r w:rsidR="00CB46AC">
          <w:rPr>
            <w:color w:val="000000" w:themeColor="text1"/>
          </w:rPr>
          <w:t xml:space="preserve"> </w:t>
        </w:r>
      </w:ins>
      <w:ins w:id="688" w:author="Perkowski, Evan A" w:date="2023-01-04T15:56:00Z">
        <w:r>
          <w:rPr>
            <w:color w:val="000000" w:themeColor="text1"/>
          </w:rPr>
          <w:t>&lt;</w:t>
        </w:r>
      </w:ins>
      <w:ins w:id="689" w:author="Perkowski, Evan A" w:date="2023-01-12T16:18:00Z">
        <w:r w:rsidR="00CB46AC">
          <w:rPr>
            <w:color w:val="000000" w:themeColor="text1"/>
          </w:rPr>
          <w:t xml:space="preserve"> </w:t>
        </w:r>
      </w:ins>
      <w:ins w:id="690" w:author="Perkowski, Evan A" w:date="2023-01-04T15:56:00Z">
        <w:r>
          <w:rPr>
            <w:color w:val="000000" w:themeColor="text1"/>
          </w:rPr>
          <w:t>0.001; Table 5; Fig. 5)</w:t>
        </w:r>
      </w:ins>
      <w:r>
        <w:rPr>
          <w:color w:val="000000" w:themeColor="text1"/>
        </w:rPr>
        <w:t>, and soil moisture (</w:t>
      </w:r>
      <w:ins w:id="691" w:author="Perkowski, Evan A" w:date="2023-01-04T15:56:00Z">
        <w:r w:rsidRPr="00CB46AC">
          <w:rPr>
            <w:i/>
            <w:iCs/>
            <w:color w:val="000000" w:themeColor="text1"/>
          </w:rPr>
          <w:t>p</w:t>
        </w:r>
      </w:ins>
      <w:ins w:id="692" w:author="Perkowski, Evan A" w:date="2023-01-12T16:18:00Z">
        <w:r w:rsidR="00CB46AC">
          <w:rPr>
            <w:color w:val="000000" w:themeColor="text1"/>
          </w:rPr>
          <w:t xml:space="preserve"> </w:t>
        </w:r>
      </w:ins>
      <w:ins w:id="693" w:author="Perkowski, Evan A" w:date="2023-01-04T15:56:00Z">
        <w:r>
          <w:rPr>
            <w:color w:val="000000" w:themeColor="text1"/>
          </w:rPr>
          <w:t>=</w:t>
        </w:r>
      </w:ins>
      <w:ins w:id="694" w:author="Perkowski, Evan A" w:date="2023-01-12T16:18:00Z">
        <w:r w:rsidR="00CB46AC">
          <w:rPr>
            <w:color w:val="000000" w:themeColor="text1"/>
          </w:rPr>
          <w:t xml:space="preserve"> </w:t>
        </w:r>
      </w:ins>
      <w:ins w:id="695" w:author="Perkowski, Evan A" w:date="2023-01-04T15:56:00Z">
        <w:r>
          <w:rPr>
            <w:color w:val="000000" w:themeColor="text1"/>
          </w:rPr>
          <w:t xml:space="preserve">0.008; </w:t>
        </w:r>
      </w:ins>
      <w:r>
        <w:rPr>
          <w:color w:val="000000" w:themeColor="text1"/>
        </w:rPr>
        <w:t xml:space="preserve">Table 5; Fig. 5). There was no apparent effect of </w:t>
      </w:r>
      <w:del w:id="696" w:author="Perkowski, Evan A" w:date="2023-01-04T15:56:00Z">
        <w:r w:rsidDel="00292819">
          <w:rPr>
            <w:color w:val="000000" w:themeColor="text1"/>
          </w:rPr>
          <w:delText xml:space="preserve">photosynthetic pathway or </w:delText>
        </w:r>
      </w:del>
      <w:r>
        <w:rPr>
          <w:color w:val="000000" w:themeColor="text1"/>
        </w:rPr>
        <w:t xml:space="preserve">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w:t>
      </w:r>
      <w:ins w:id="697" w:author="Perkowski, Evan A" w:date="2023-01-04T15:57:00Z">
        <w:r w:rsidR="00292819" w:rsidRPr="00CB46AC">
          <w:rPr>
            <w:i/>
            <w:iCs/>
            <w:color w:val="000000" w:themeColor="text1"/>
          </w:rPr>
          <w:t>p</w:t>
        </w:r>
      </w:ins>
      <w:ins w:id="698" w:author="Perkowski, Evan A" w:date="2023-01-12T16:18:00Z">
        <w:r w:rsidR="00CB46AC">
          <w:rPr>
            <w:color w:val="000000" w:themeColor="text1"/>
          </w:rPr>
          <w:t xml:space="preserve"> </w:t>
        </w:r>
      </w:ins>
      <w:ins w:id="699" w:author="Perkowski, Evan A" w:date="2023-01-04T15:57:00Z">
        <w:r w:rsidR="00292819">
          <w:rPr>
            <w:color w:val="000000" w:themeColor="text1"/>
          </w:rPr>
          <w:t>=</w:t>
        </w:r>
      </w:ins>
      <w:ins w:id="700" w:author="Perkowski, Evan A" w:date="2023-01-12T16:18:00Z">
        <w:r w:rsidR="00CB46AC">
          <w:rPr>
            <w:color w:val="000000" w:themeColor="text1"/>
          </w:rPr>
          <w:t xml:space="preserve"> </w:t>
        </w:r>
      </w:ins>
      <w:ins w:id="701" w:author="Perkowski, Evan A" w:date="2023-01-04T15:57:00Z">
        <w:r w:rsidR="00292819">
          <w:rPr>
            <w:color w:val="000000" w:themeColor="text1"/>
          </w:rPr>
          <w:t xml:space="preserve">0.749; </w:t>
        </w:r>
      </w:ins>
      <w:r>
        <w:rPr>
          <w:color w:val="000000" w:themeColor="text1"/>
        </w:rPr>
        <w:t>Table 5)</w:t>
      </w:r>
      <w:ins w:id="702" w:author="Perkowski, Evan A" w:date="2023-01-04T15:57:00Z">
        <w:r w:rsidR="00292819">
          <w:rPr>
            <w:color w:val="000000" w:themeColor="text1"/>
          </w:rPr>
          <w:t>, but C</w:t>
        </w:r>
        <w:r w:rsidR="00292819">
          <w:rPr>
            <w:color w:val="000000" w:themeColor="text1"/>
            <w:vertAlign w:val="subscript"/>
          </w:rPr>
          <w:t>3</w:t>
        </w:r>
        <w:r w:rsidR="00292819">
          <w:rPr>
            <w:color w:val="000000" w:themeColor="text1"/>
          </w:rPr>
          <w:t xml:space="preserve"> species did generally have larger </w:t>
        </w:r>
        <w:r w:rsidR="00292819">
          <w:rPr>
            <w:i/>
            <w:iCs/>
            <w:color w:val="000000" w:themeColor="text1"/>
          </w:rPr>
          <w:t>M</w:t>
        </w:r>
        <w:r w:rsidR="00292819">
          <w:rPr>
            <w:color w:val="000000" w:themeColor="text1"/>
            <w:vertAlign w:val="subscript"/>
          </w:rPr>
          <w:t>area</w:t>
        </w:r>
        <w:r w:rsidR="00292819">
          <w:rPr>
            <w:color w:val="000000" w:themeColor="text1"/>
          </w:rPr>
          <w:t xml:space="preserve"> than C</w:t>
        </w:r>
        <w:r w:rsidR="00292819">
          <w:rPr>
            <w:color w:val="000000" w:themeColor="text1"/>
            <w:vertAlign w:val="subscript"/>
          </w:rPr>
          <w:t>4</w:t>
        </w:r>
        <w:r w:rsidR="00292819">
          <w:rPr>
            <w:color w:val="000000" w:themeColor="text1"/>
          </w:rPr>
          <w:t xml:space="preserve"> species (</w:t>
        </w:r>
      </w:ins>
      <w:ins w:id="703" w:author="Perkowski, Evan A" w:date="2023-01-12T16:18:00Z">
        <w:r w:rsidR="00CB46AC">
          <w:rPr>
            <w:i/>
            <w:iCs/>
            <w:color w:val="000000" w:themeColor="text1"/>
          </w:rPr>
          <w:t>p</w:t>
        </w:r>
        <w:r w:rsidR="00CB46AC">
          <w:rPr>
            <w:color w:val="000000" w:themeColor="text1"/>
          </w:rPr>
          <w:t xml:space="preserve"> </w:t>
        </w:r>
      </w:ins>
      <w:ins w:id="704" w:author="Perkowski, Evan A" w:date="2023-01-04T15:57:00Z">
        <w:r w:rsidR="00292819">
          <w:rPr>
            <w:color w:val="000000" w:themeColor="text1"/>
          </w:rPr>
          <w:t>=</w:t>
        </w:r>
      </w:ins>
      <w:ins w:id="705" w:author="Perkowski, Evan A" w:date="2023-01-12T16:18:00Z">
        <w:r w:rsidR="00CB46AC">
          <w:rPr>
            <w:color w:val="000000" w:themeColor="text1"/>
          </w:rPr>
          <w:t xml:space="preserve"> </w:t>
        </w:r>
      </w:ins>
      <w:ins w:id="706" w:author="Perkowski, Evan A" w:date="2023-01-04T15:57:00Z">
        <w:r w:rsidR="00292819">
          <w:rPr>
            <w:color w:val="000000" w:themeColor="text1"/>
          </w:rPr>
          <w:t>0.008; Table 5; Fig. 5)</w:t>
        </w:r>
      </w:ins>
      <w:r>
        <w:rPr>
          <w:color w:val="000000" w:themeColor="text1"/>
        </w:rPr>
        <w:t>.</w:t>
      </w:r>
      <w:ins w:id="707" w:author="Perkowski, Evan A" w:date="2023-01-12T16:20:00Z">
        <w:r w:rsidR="0007281C">
          <w:rPr>
            <w:color w:val="000000" w:themeColor="text1"/>
          </w:rPr>
          <w:t xml:space="preserve"> Together, these factors combined to explain 78% of variation in </w:t>
        </w:r>
        <w:r w:rsidR="0007281C">
          <w:rPr>
            <w:i/>
            <w:iCs/>
            <w:color w:val="000000" w:themeColor="text1"/>
          </w:rPr>
          <w:t>M</w:t>
        </w:r>
        <w:r w:rsidR="0007281C">
          <w:rPr>
            <w:color w:val="000000" w:themeColor="text1"/>
            <w:vertAlign w:val="subscript"/>
          </w:rPr>
          <w:t>area</w:t>
        </w:r>
        <w:r w:rsidR="0007281C">
          <w:rPr>
            <w:color w:val="000000" w:themeColor="text1"/>
          </w:rPr>
          <w:t xml:space="preserve"> across sites (Table 5).</w:t>
        </w:r>
      </w:ins>
    </w:p>
    <w:p w14:paraId="4E93E591" w14:textId="2122D836" w:rsidR="0007281C" w:rsidRPr="0007281C" w:rsidRDefault="0007281C" w:rsidP="0025039E">
      <w:pPr>
        <w:spacing w:line="360" w:lineRule="auto"/>
        <w:ind w:firstLine="720"/>
        <w:rPr>
          <w:color w:val="000000" w:themeColor="text1"/>
        </w:rPr>
      </w:pPr>
      <w:ins w:id="708" w:author="Perkowski, Evan A" w:date="2023-01-12T16:22:00Z">
        <w:r>
          <w:rPr>
            <w:i/>
            <w:iCs/>
            <w:color w:val="000000" w:themeColor="text1"/>
            <w:lang w:val="el-GR"/>
          </w:rPr>
          <w:t>β</w:t>
        </w:r>
        <w:r>
          <w:rPr>
            <w:color w:val="000000" w:themeColor="text1"/>
          </w:rPr>
          <w:t xml:space="preserve"> and vapor pressure deficit combined</w:t>
        </w:r>
      </w:ins>
      <w:ins w:id="709" w:author="Perkowski, Evan A" w:date="2023-01-12T16:23:00Z">
        <w:r>
          <w:rPr>
            <w:color w:val="000000" w:themeColor="text1"/>
          </w:rPr>
          <w:t xml:space="preserve"> to explain 92% of variance in </w:t>
        </w:r>
        <w:r w:rsidRPr="000B0353">
          <w:rPr>
            <w:i/>
            <w:iCs/>
            <w:color w:val="000000" w:themeColor="text1"/>
            <w:lang w:val="el-GR"/>
          </w:rPr>
          <w:t>χ</w:t>
        </w:r>
      </w:ins>
      <w:ins w:id="710" w:author="Perkowski, Evan A" w:date="2023-01-12T16:24:00Z">
        <w:r>
          <w:rPr>
            <w:color w:val="000000" w:themeColor="text1"/>
          </w:rPr>
          <w:t xml:space="preserve"> (Table 5)</w:t>
        </w:r>
      </w:ins>
      <w:ins w:id="711" w:author="Perkowski, Evan A" w:date="2023-01-12T16:23:00Z">
        <w:r>
          <w:rPr>
            <w:color w:val="000000" w:themeColor="text1"/>
          </w:rPr>
          <w:t xml:space="preserve">, indicating a positive and negative effect of </w:t>
        </w:r>
        <w:r>
          <w:rPr>
            <w:i/>
            <w:iCs/>
            <w:color w:val="000000" w:themeColor="text1"/>
            <w:lang w:val="el-GR"/>
          </w:rPr>
          <w:t>β</w:t>
        </w:r>
        <w:r>
          <w:rPr>
            <w:color w:val="000000" w:themeColor="text1"/>
          </w:rPr>
          <w:t xml:space="preserve"> and vapor pressure deficit on </w:t>
        </w:r>
        <w:r w:rsidRPr="000B0353">
          <w:rPr>
            <w:i/>
            <w:iCs/>
            <w:color w:val="000000" w:themeColor="text1"/>
            <w:lang w:val="el-GR"/>
          </w:rPr>
          <w:t>χ</w:t>
        </w:r>
        <w:r>
          <w:rPr>
            <w:color w:val="000000" w:themeColor="text1"/>
          </w:rPr>
          <w:t>, respectively (</w:t>
        </w:r>
      </w:ins>
      <w:ins w:id="712" w:author="Perkowski, Evan A" w:date="2023-01-12T16:24:00Z">
        <w:r>
          <w:rPr>
            <w:i/>
            <w:iCs/>
            <w:color w:val="000000" w:themeColor="text1"/>
          </w:rPr>
          <w:t>p</w:t>
        </w:r>
        <w:r>
          <w:rPr>
            <w:color w:val="000000" w:themeColor="text1"/>
          </w:rPr>
          <w:t xml:space="preserve"> &lt; 0.001 in both cases; Table 5; Fig. 5).</w:t>
        </w:r>
      </w:ins>
    </w:p>
    <w:p w14:paraId="4BA3A6FF" w14:textId="0BE7CBD1" w:rsidR="00292819" w:rsidRPr="00292819" w:rsidRDefault="00C7309F" w:rsidP="0025039E">
      <w:pPr>
        <w:spacing w:line="360" w:lineRule="auto"/>
        <w:ind w:firstLine="720"/>
        <w:rPr>
          <w:ins w:id="713" w:author="Perkowski, Evan A" w:date="2023-01-04T15:58:00Z"/>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w:t>
      </w:r>
      <w:ins w:id="714" w:author="Perkowski, Evan A" w:date="2023-01-04T15:58:00Z">
        <w:r w:rsidR="00292819">
          <w:rPr>
            <w:color w:val="000000" w:themeColor="text1"/>
          </w:rPr>
          <w:t xml:space="preserve">strong </w:t>
        </w:r>
      </w:ins>
      <w:r>
        <w:rPr>
          <w:color w:val="000000" w:themeColor="text1"/>
        </w:rPr>
        <w:t>negative effect of increasing soil nitrogen availability</w:t>
      </w:r>
      <w:ins w:id="715" w:author="Perkowski, Evan A" w:date="2023-01-04T15:58:00Z">
        <w:r w:rsidR="00292819">
          <w:rPr>
            <w:color w:val="000000" w:themeColor="text1"/>
          </w:rPr>
          <w:t xml:space="preserve"> (</w:t>
        </w:r>
        <w:r w:rsidR="00292819" w:rsidRPr="0007281C">
          <w:rPr>
            <w:i/>
            <w:iCs/>
            <w:color w:val="000000" w:themeColor="text1"/>
          </w:rPr>
          <w:t>p</w:t>
        </w:r>
      </w:ins>
      <w:ins w:id="716" w:author="Perkowski, Evan A" w:date="2023-01-12T16:21:00Z">
        <w:r w:rsidR="0007281C">
          <w:rPr>
            <w:color w:val="000000" w:themeColor="text1"/>
          </w:rPr>
          <w:t xml:space="preserve"> </w:t>
        </w:r>
      </w:ins>
      <w:ins w:id="717" w:author="Perkowski, Evan A" w:date="2023-01-04T15:58:00Z">
        <w:r w:rsidR="00292819">
          <w:rPr>
            <w:color w:val="000000" w:themeColor="text1"/>
          </w:rPr>
          <w:t>&lt;</w:t>
        </w:r>
      </w:ins>
      <w:ins w:id="718" w:author="Perkowski, Evan A" w:date="2023-01-12T16:21:00Z">
        <w:r w:rsidR="0007281C">
          <w:rPr>
            <w:color w:val="000000" w:themeColor="text1"/>
          </w:rPr>
          <w:t xml:space="preserve"> </w:t>
        </w:r>
      </w:ins>
      <w:ins w:id="719" w:author="Perkowski, Evan A" w:date="2023-01-04T15:58:00Z">
        <w:r w:rsidR="00292819">
          <w:rPr>
            <w:color w:val="000000" w:themeColor="text1"/>
          </w:rPr>
          <w:t>0.001; Table 5; Fig. 5) soil moisture (</w:t>
        </w:r>
        <w:r w:rsidR="00292819" w:rsidRPr="0007281C">
          <w:rPr>
            <w:i/>
            <w:iCs/>
            <w:color w:val="000000" w:themeColor="text1"/>
          </w:rPr>
          <w:t>p</w:t>
        </w:r>
      </w:ins>
      <w:ins w:id="720" w:author="Perkowski, Evan A" w:date="2023-01-12T16:21:00Z">
        <w:r w:rsidR="0007281C">
          <w:rPr>
            <w:color w:val="000000" w:themeColor="text1"/>
          </w:rPr>
          <w:t xml:space="preserve"> </w:t>
        </w:r>
      </w:ins>
      <w:ins w:id="721" w:author="Perkowski, Evan A" w:date="2023-01-04T15:58:00Z">
        <w:r w:rsidR="00292819">
          <w:rPr>
            <w:color w:val="000000" w:themeColor="text1"/>
          </w:rPr>
          <w:t>=</w:t>
        </w:r>
      </w:ins>
      <w:ins w:id="722" w:author="Perkowski, Evan A" w:date="2023-01-12T16:21:00Z">
        <w:r w:rsidR="0007281C">
          <w:rPr>
            <w:color w:val="000000" w:themeColor="text1"/>
          </w:rPr>
          <w:t xml:space="preserve"> </w:t>
        </w:r>
      </w:ins>
      <w:ins w:id="723" w:author="Perkowski, Evan A" w:date="2023-01-04T15:58:00Z">
        <w:r w:rsidR="00292819">
          <w:rPr>
            <w:color w:val="000000" w:themeColor="text1"/>
          </w:rPr>
          <w:t>0.009; Table 5; Fig. 5)</w:t>
        </w:r>
      </w:ins>
      <w:ins w:id="724" w:author="Perkowski, Evan A" w:date="2023-01-04T15:59:00Z">
        <w:r w:rsidR="00292819">
          <w:rPr>
            <w:color w:val="000000" w:themeColor="text1"/>
          </w:rPr>
          <w:t>, and vapor pressure deficit (</w:t>
        </w:r>
        <w:r w:rsidR="00292819" w:rsidRPr="0007281C">
          <w:rPr>
            <w:i/>
            <w:iCs/>
            <w:color w:val="000000" w:themeColor="text1"/>
          </w:rPr>
          <w:t>p</w:t>
        </w:r>
      </w:ins>
      <w:ins w:id="725" w:author="Perkowski, Evan A" w:date="2023-01-12T16:21:00Z">
        <w:r w:rsidR="0007281C">
          <w:rPr>
            <w:color w:val="000000" w:themeColor="text1"/>
          </w:rPr>
          <w:t xml:space="preserve"> </w:t>
        </w:r>
      </w:ins>
      <w:ins w:id="726" w:author="Perkowski, Evan A" w:date="2023-01-04T15:59:00Z">
        <w:r w:rsidR="00292819">
          <w:rPr>
            <w:color w:val="000000" w:themeColor="text1"/>
          </w:rPr>
          <w:t>=</w:t>
        </w:r>
      </w:ins>
      <w:ins w:id="727" w:author="Perkowski, Evan A" w:date="2023-01-12T16:21:00Z">
        <w:r w:rsidR="0007281C">
          <w:rPr>
            <w:color w:val="000000" w:themeColor="text1"/>
          </w:rPr>
          <w:t xml:space="preserve"> </w:t>
        </w:r>
      </w:ins>
      <w:ins w:id="728" w:author="Perkowski, Evan A" w:date="2023-01-04T15:59:00Z">
        <w:r w:rsidR="00292819">
          <w:rPr>
            <w:color w:val="000000" w:themeColor="text1"/>
          </w:rPr>
          <w:t xml:space="preserve">0.005; Table 5; Fig. 5). While </w:t>
        </w:r>
        <w:r w:rsidR="00292819">
          <w:rPr>
            <w:i/>
            <w:iCs/>
            <w:color w:val="000000" w:themeColor="text1"/>
            <w:lang w:val="el-GR"/>
          </w:rPr>
          <w:t>β</w:t>
        </w:r>
        <w:r w:rsidR="00292819">
          <w:rPr>
            <w:color w:val="000000" w:themeColor="text1"/>
          </w:rPr>
          <w:t xml:space="preserve"> did not generally differ between nitrogen-fixing and non-fixing species (</w:t>
        </w:r>
        <w:r w:rsidR="00292819" w:rsidRPr="0007281C">
          <w:rPr>
            <w:i/>
            <w:iCs/>
            <w:color w:val="000000" w:themeColor="text1"/>
          </w:rPr>
          <w:t>p</w:t>
        </w:r>
      </w:ins>
      <w:ins w:id="729" w:author="Perkowski, Evan A" w:date="2023-01-12T16:21:00Z">
        <w:r w:rsidR="0007281C">
          <w:rPr>
            <w:color w:val="000000" w:themeColor="text1"/>
          </w:rPr>
          <w:t xml:space="preserve"> </w:t>
        </w:r>
      </w:ins>
      <w:ins w:id="730" w:author="Perkowski, Evan A" w:date="2023-01-04T15:59:00Z">
        <w:r w:rsidR="00292819">
          <w:rPr>
            <w:color w:val="000000" w:themeColor="text1"/>
          </w:rPr>
          <w:t>=</w:t>
        </w:r>
      </w:ins>
      <w:ins w:id="731" w:author="Perkowski, Evan A" w:date="2023-01-12T16:21:00Z">
        <w:r w:rsidR="0007281C">
          <w:rPr>
            <w:color w:val="000000" w:themeColor="text1"/>
          </w:rPr>
          <w:t xml:space="preserve"> </w:t>
        </w:r>
      </w:ins>
      <w:ins w:id="732" w:author="Perkowski, Evan A" w:date="2023-01-04T15:59:00Z">
        <w:r w:rsidR="00292819">
          <w:rPr>
            <w:color w:val="000000" w:themeColor="text1"/>
          </w:rPr>
          <w:t>0.451; Tab</w:t>
        </w:r>
      </w:ins>
      <w:ins w:id="733" w:author="Perkowski, Evan A" w:date="2023-01-04T16:00:00Z">
        <w:r w:rsidR="00292819">
          <w:rPr>
            <w:color w:val="000000" w:themeColor="text1"/>
          </w:rPr>
          <w:t xml:space="preserve">le 5), model results indicated generally larger </w:t>
        </w:r>
        <w:r w:rsidR="00292819">
          <w:rPr>
            <w:i/>
            <w:iCs/>
            <w:color w:val="000000" w:themeColor="text1"/>
            <w:lang w:val="el-GR"/>
          </w:rPr>
          <w:t>β</w:t>
        </w:r>
        <w:r w:rsidR="00292819">
          <w:rPr>
            <w:color w:val="000000" w:themeColor="text1"/>
          </w:rPr>
          <w:t xml:space="preserve"> values in C</w:t>
        </w:r>
        <w:r w:rsidR="00292819">
          <w:rPr>
            <w:color w:val="000000" w:themeColor="text1"/>
            <w:vertAlign w:val="subscript"/>
          </w:rPr>
          <w:t>3</w:t>
        </w:r>
        <w:r w:rsidR="00292819">
          <w:rPr>
            <w:color w:val="000000" w:themeColor="text1"/>
          </w:rPr>
          <w:t xml:space="preserve"> species (</w:t>
        </w:r>
        <w:r w:rsidR="00292819" w:rsidRPr="0007281C">
          <w:rPr>
            <w:i/>
            <w:iCs/>
            <w:color w:val="000000" w:themeColor="text1"/>
          </w:rPr>
          <w:t>p</w:t>
        </w:r>
      </w:ins>
      <w:ins w:id="734" w:author="Perkowski, Evan A" w:date="2023-01-12T16:21:00Z">
        <w:r w:rsidR="0007281C">
          <w:rPr>
            <w:color w:val="000000" w:themeColor="text1"/>
          </w:rPr>
          <w:t xml:space="preserve"> &lt; </w:t>
        </w:r>
      </w:ins>
      <w:ins w:id="735" w:author="Perkowski, Evan A" w:date="2023-01-04T16:00:00Z">
        <w:r w:rsidR="00292819">
          <w:rPr>
            <w:color w:val="000000" w:themeColor="text1"/>
          </w:rPr>
          <w:t>0.001; Table 5; Fig. 5).</w:t>
        </w:r>
      </w:ins>
    </w:p>
    <w:p w14:paraId="1471C307" w14:textId="15365C8D" w:rsidR="00CB46AC" w:rsidRDefault="00292819" w:rsidP="0025039E">
      <w:pPr>
        <w:spacing w:line="360" w:lineRule="auto"/>
        <w:ind w:firstLine="720"/>
        <w:rPr>
          <w:ins w:id="736" w:author="Perkowski, Evan A" w:date="2023-01-12T16:15:00Z"/>
          <w:color w:val="000000" w:themeColor="text1"/>
        </w:rPr>
      </w:pPr>
      <w:ins w:id="737" w:author="Perkowski, Evan A" w:date="2023-01-04T16:01:00Z">
        <w:r>
          <w:rPr>
            <w:color w:val="000000" w:themeColor="text1"/>
          </w:rPr>
          <w:t>Increasing soil moisture was positively related to increasing soil nitrogen availability and negatively correlated with soil nitrogen availability (p</w:t>
        </w:r>
      </w:ins>
      <w:ins w:id="738" w:author="Perkowski, Evan A" w:date="2023-01-12T16:22:00Z">
        <w:r w:rsidR="0007281C">
          <w:rPr>
            <w:color w:val="000000" w:themeColor="text1"/>
          </w:rPr>
          <w:t xml:space="preserve"> </w:t>
        </w:r>
      </w:ins>
      <w:ins w:id="739" w:author="Perkowski, Evan A" w:date="2023-01-04T16:01:00Z">
        <w:r>
          <w:rPr>
            <w:color w:val="000000" w:themeColor="text1"/>
          </w:rPr>
          <w:t>&lt;</w:t>
        </w:r>
      </w:ins>
      <w:ins w:id="740" w:author="Perkowski, Evan A" w:date="2023-01-12T16:22:00Z">
        <w:r w:rsidR="0007281C">
          <w:rPr>
            <w:color w:val="000000" w:themeColor="text1"/>
          </w:rPr>
          <w:t xml:space="preserve"> </w:t>
        </w:r>
      </w:ins>
      <w:ins w:id="741" w:author="Perkowski, Evan A" w:date="2023-01-04T16:01:00Z">
        <w:r>
          <w:rPr>
            <w:color w:val="000000" w:themeColor="text1"/>
          </w:rPr>
          <w:t>0.001 in both cases; Table 5; Fig. 5).</w:t>
        </w:r>
      </w:ins>
    </w:p>
    <w:p w14:paraId="3BD8C108" w14:textId="7E6F71E8" w:rsidR="003B2720" w:rsidRDefault="003B2720" w:rsidP="0025039E">
      <w:pPr>
        <w:spacing w:line="360" w:lineRule="auto"/>
        <w:ind w:firstLine="720"/>
        <w:rPr>
          <w:color w:val="000000" w:themeColor="text1"/>
        </w:rPr>
      </w:pPr>
      <w:r>
        <w:rPr>
          <w:color w:val="000000" w:themeColor="text1"/>
        </w:rPr>
        <w:br w:type="page"/>
      </w:r>
    </w:p>
    <w:p w14:paraId="64CD8D2E" w14:textId="7DCDFE5C" w:rsidR="008B3519"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EA4B70"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EA4B70" w:rsidRDefault="003F607E" w:rsidP="006738DC">
            <w:pPr>
              <w:rPr>
                <w:b/>
                <w:bCs/>
                <w:color w:val="000000" w:themeColor="text1"/>
              </w:rPr>
            </w:pPr>
            <w:r w:rsidRPr="00EA4B70">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EA4B70" w:rsidRDefault="003F607E" w:rsidP="006738DC">
            <w:pPr>
              <w:rPr>
                <w:b/>
                <w:bCs/>
                <w:color w:val="000000" w:themeColor="text1"/>
              </w:rPr>
            </w:pPr>
            <w:r w:rsidRPr="00EA4B70">
              <w:rPr>
                <w:b/>
                <w:bCs/>
                <w:color w:val="00000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EA4B70" w:rsidRDefault="003F607E" w:rsidP="006738DC">
            <w:pPr>
              <w:rPr>
                <w:b/>
                <w:bCs/>
                <w:color w:val="000000" w:themeColor="text1"/>
              </w:rPr>
            </w:pPr>
            <w:r w:rsidRPr="00EA4B70">
              <w:rPr>
                <w:b/>
                <w:bCs/>
                <w:color w:val="000000"/>
              </w:rPr>
              <w:t>p-value</w:t>
            </w:r>
          </w:p>
        </w:tc>
      </w:tr>
      <w:tr w:rsidR="00DA56AF" w:rsidRPr="00EA4B70" w14:paraId="00721A18" w14:textId="77777777" w:rsidTr="006738DC">
        <w:trPr>
          <w:jc w:val="center"/>
        </w:trPr>
        <w:tc>
          <w:tcPr>
            <w:tcW w:w="2371" w:type="dxa"/>
            <w:vMerge w:val="restart"/>
            <w:tcBorders>
              <w:top w:val="nil"/>
              <w:left w:val="nil"/>
              <w:bottom w:val="nil"/>
              <w:right w:val="nil"/>
            </w:tcBorders>
          </w:tcPr>
          <w:p w14:paraId="60768F50" w14:textId="77777777" w:rsidR="00DA56AF" w:rsidRDefault="00DA56AF" w:rsidP="00DA56AF">
            <w:pPr>
              <w:spacing w:line="276" w:lineRule="auto"/>
              <w:rPr>
                <w:b/>
                <w:bCs/>
                <w:color w:val="000000"/>
                <w:vertAlign w:val="subscript"/>
              </w:rPr>
            </w:pPr>
            <w:r w:rsidRPr="00EA4B70">
              <w:rPr>
                <w:b/>
                <w:bCs/>
                <w:i/>
                <w:iCs/>
                <w:color w:val="000000"/>
              </w:rPr>
              <w:t>N</w:t>
            </w:r>
            <w:r w:rsidRPr="00EA4B70">
              <w:rPr>
                <w:b/>
                <w:bCs/>
                <w:color w:val="000000"/>
                <w:vertAlign w:val="subscript"/>
              </w:rPr>
              <w:t>area</w:t>
            </w:r>
          </w:p>
          <w:p w14:paraId="61CA399F" w14:textId="2F7EAF77"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7</w:t>
            </w:r>
            <w:r>
              <w:rPr>
                <w:color w:val="000000"/>
              </w:rPr>
              <w:t>6</w:t>
            </w:r>
          </w:p>
          <w:p w14:paraId="0BFE5C7C" w14:textId="69314E67" w:rsidR="00DA56AF" w:rsidRPr="00EA4B70" w:rsidRDefault="00DA56AF" w:rsidP="00DA56AF">
            <w:pPr>
              <w:spacing w:line="276" w:lineRule="auto"/>
              <w:ind w:left="254"/>
              <w:rPr>
                <w:b/>
                <w:bCs/>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92</w:t>
            </w:r>
          </w:p>
        </w:tc>
        <w:tc>
          <w:tcPr>
            <w:tcW w:w="1749" w:type="dxa"/>
            <w:tcBorders>
              <w:top w:val="nil"/>
              <w:left w:val="nil"/>
              <w:bottom w:val="nil"/>
              <w:right w:val="nil"/>
            </w:tcBorders>
            <w:vAlign w:val="center"/>
          </w:tcPr>
          <w:p w14:paraId="382EBD4A" w14:textId="77777777" w:rsidR="00DA56AF" w:rsidRPr="00EA4B70" w:rsidRDefault="00DA56AF" w:rsidP="00DA56AF">
            <w:pPr>
              <w:spacing w:line="276" w:lineRule="auto"/>
              <w:rPr>
                <w:color w:val="000000" w:themeColor="text1"/>
              </w:rPr>
            </w:pPr>
            <w:r w:rsidRPr="00EA4B70">
              <w:rPr>
                <w:i/>
                <w:iCs/>
                <w:color w:val="000000"/>
                <w:lang w:val="el-GR"/>
              </w:rPr>
              <w:t>χ</w:t>
            </w:r>
          </w:p>
        </w:tc>
        <w:tc>
          <w:tcPr>
            <w:tcW w:w="1455" w:type="dxa"/>
            <w:tcBorders>
              <w:top w:val="nil"/>
              <w:left w:val="nil"/>
              <w:bottom w:val="nil"/>
              <w:right w:val="nil"/>
            </w:tcBorders>
            <w:vAlign w:val="bottom"/>
          </w:tcPr>
          <w:p w14:paraId="74209B38" w14:textId="5B2FF73C" w:rsidR="00DA56AF" w:rsidRPr="00DA56AF" w:rsidRDefault="00DA56AF" w:rsidP="00DA56AF">
            <w:pPr>
              <w:spacing w:line="276" w:lineRule="auto"/>
              <w:jc w:val="right"/>
              <w:rPr>
                <w:color w:val="000000" w:themeColor="text1"/>
              </w:rPr>
            </w:pPr>
            <w:r w:rsidRPr="00DA56AF">
              <w:rPr>
                <w:color w:val="000000"/>
              </w:rPr>
              <w:t>-0.141</w:t>
            </w:r>
          </w:p>
        </w:tc>
        <w:tc>
          <w:tcPr>
            <w:tcW w:w="1095" w:type="dxa"/>
            <w:tcBorders>
              <w:top w:val="nil"/>
              <w:left w:val="nil"/>
              <w:bottom w:val="nil"/>
              <w:right w:val="nil"/>
            </w:tcBorders>
            <w:vAlign w:val="bottom"/>
          </w:tcPr>
          <w:p w14:paraId="21EF9D4B" w14:textId="7BC5C017" w:rsidR="00DA56AF" w:rsidRPr="00DA56AF" w:rsidRDefault="00DA56AF" w:rsidP="00DA56AF">
            <w:pPr>
              <w:spacing w:line="276" w:lineRule="auto"/>
              <w:jc w:val="right"/>
              <w:rPr>
                <w:b/>
                <w:bCs/>
                <w:i/>
                <w:iCs/>
                <w:color w:val="000000" w:themeColor="text1"/>
              </w:rPr>
            </w:pPr>
            <w:r w:rsidRPr="00DA56AF">
              <w:rPr>
                <w:b/>
                <w:bCs/>
                <w:color w:val="000000"/>
              </w:rPr>
              <w:t>&lt;0.001</w:t>
            </w:r>
          </w:p>
        </w:tc>
      </w:tr>
      <w:tr w:rsidR="00DA56AF" w:rsidRPr="00EA4B70" w14:paraId="7AC9F749" w14:textId="77777777" w:rsidTr="006738DC">
        <w:trPr>
          <w:jc w:val="center"/>
        </w:trPr>
        <w:tc>
          <w:tcPr>
            <w:tcW w:w="2371" w:type="dxa"/>
            <w:vMerge/>
            <w:tcBorders>
              <w:top w:val="nil"/>
              <w:left w:val="nil"/>
              <w:bottom w:val="nil"/>
              <w:right w:val="nil"/>
            </w:tcBorders>
          </w:tcPr>
          <w:p w14:paraId="345FC803"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988E4E5" w14:textId="77777777" w:rsidR="00DA56AF" w:rsidRPr="00EA4B70" w:rsidRDefault="00DA56AF" w:rsidP="00DA56AF">
            <w:pPr>
              <w:spacing w:line="276" w:lineRule="auto"/>
              <w:rPr>
                <w:color w:val="000000" w:themeColor="text1"/>
              </w:rPr>
            </w:pPr>
            <w:r w:rsidRPr="00EA4B70">
              <w:rPr>
                <w:i/>
                <w:iCs/>
                <w:color w:val="000000"/>
              </w:rPr>
              <w:t>Soil N</w:t>
            </w:r>
          </w:p>
        </w:tc>
        <w:tc>
          <w:tcPr>
            <w:tcW w:w="1455" w:type="dxa"/>
            <w:tcBorders>
              <w:top w:val="nil"/>
              <w:left w:val="nil"/>
              <w:bottom w:val="nil"/>
              <w:right w:val="nil"/>
            </w:tcBorders>
            <w:vAlign w:val="bottom"/>
          </w:tcPr>
          <w:p w14:paraId="73C2074F" w14:textId="4C39BEA5"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59F493F" w14:textId="4B8C794E" w:rsidR="00DA56AF" w:rsidRPr="00DA56AF" w:rsidRDefault="00DA56AF" w:rsidP="00DA56AF">
            <w:pPr>
              <w:spacing w:line="276" w:lineRule="auto"/>
              <w:jc w:val="right"/>
              <w:rPr>
                <w:color w:val="000000" w:themeColor="text1"/>
              </w:rPr>
            </w:pPr>
            <w:r w:rsidRPr="00DA56AF">
              <w:rPr>
                <w:color w:val="000000"/>
              </w:rPr>
              <w:t>0.779</w:t>
            </w:r>
          </w:p>
        </w:tc>
      </w:tr>
      <w:tr w:rsidR="00DA56AF" w:rsidRPr="00EA4B70" w14:paraId="06010260" w14:textId="77777777" w:rsidTr="006738DC">
        <w:trPr>
          <w:jc w:val="center"/>
        </w:trPr>
        <w:tc>
          <w:tcPr>
            <w:tcW w:w="2371" w:type="dxa"/>
            <w:vMerge/>
            <w:tcBorders>
              <w:top w:val="nil"/>
              <w:left w:val="nil"/>
              <w:bottom w:val="nil"/>
              <w:right w:val="nil"/>
            </w:tcBorders>
          </w:tcPr>
          <w:p w14:paraId="3120A00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BA83E21" w14:textId="0D2F8139" w:rsidR="00DA56AF" w:rsidRPr="00EA4B70" w:rsidRDefault="00DA56AF" w:rsidP="00DA56AF">
            <w:pPr>
              <w:spacing w:line="276" w:lineRule="auto"/>
              <w:rPr>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0644F0F" w14:textId="676F981E"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339A878" w14:textId="091109A8" w:rsidR="00DA56AF" w:rsidRPr="00DA56AF" w:rsidRDefault="00DA56AF" w:rsidP="00DA56AF">
            <w:pPr>
              <w:spacing w:line="276" w:lineRule="auto"/>
              <w:jc w:val="right"/>
              <w:rPr>
                <w:color w:val="000000" w:themeColor="text1"/>
              </w:rPr>
            </w:pPr>
            <w:r w:rsidRPr="00DA56AF">
              <w:rPr>
                <w:color w:val="000000"/>
              </w:rPr>
              <w:t>0.782</w:t>
            </w:r>
          </w:p>
        </w:tc>
      </w:tr>
      <w:tr w:rsidR="00DA56AF" w:rsidRPr="00EA4B70" w14:paraId="7A7C9BD3" w14:textId="77777777" w:rsidTr="006738DC">
        <w:trPr>
          <w:jc w:val="center"/>
        </w:trPr>
        <w:tc>
          <w:tcPr>
            <w:tcW w:w="2371" w:type="dxa"/>
            <w:vMerge/>
            <w:tcBorders>
              <w:top w:val="nil"/>
              <w:left w:val="nil"/>
              <w:bottom w:val="nil"/>
              <w:right w:val="nil"/>
            </w:tcBorders>
          </w:tcPr>
          <w:p w14:paraId="2D5BB995"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2EB57A8" w14:textId="378D4486" w:rsidR="00DA56AF" w:rsidRPr="00EA4B70" w:rsidRDefault="00DA56AF" w:rsidP="00DA56A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098E894C" w14:textId="03411A35" w:rsidR="00DA56AF" w:rsidRPr="00DA56AF" w:rsidRDefault="00DA56AF" w:rsidP="00DA56AF">
            <w:pPr>
              <w:spacing w:line="276" w:lineRule="auto"/>
              <w:jc w:val="right"/>
              <w:rPr>
                <w:color w:val="000000"/>
              </w:rPr>
            </w:pPr>
            <w:r w:rsidRPr="00DA56AF">
              <w:rPr>
                <w:color w:val="000000"/>
              </w:rPr>
              <w:t>0.608</w:t>
            </w:r>
          </w:p>
        </w:tc>
        <w:tc>
          <w:tcPr>
            <w:tcW w:w="1095" w:type="dxa"/>
            <w:tcBorders>
              <w:top w:val="nil"/>
              <w:left w:val="nil"/>
              <w:bottom w:val="nil"/>
              <w:right w:val="nil"/>
            </w:tcBorders>
            <w:vAlign w:val="bottom"/>
          </w:tcPr>
          <w:p w14:paraId="3C35E41A" w14:textId="0849BEDA"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28C878" w14:textId="77777777" w:rsidTr="00C7309F">
        <w:trPr>
          <w:jc w:val="center"/>
        </w:trPr>
        <w:tc>
          <w:tcPr>
            <w:tcW w:w="2371" w:type="dxa"/>
            <w:vMerge/>
            <w:tcBorders>
              <w:top w:val="nil"/>
              <w:left w:val="nil"/>
              <w:bottom w:val="nil"/>
              <w:right w:val="nil"/>
            </w:tcBorders>
          </w:tcPr>
          <w:p w14:paraId="02A2AE2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5FF9FC7" w14:textId="418A9495" w:rsidR="00DA56AF" w:rsidRPr="00EA4B70" w:rsidRDefault="00DA56AF" w:rsidP="00DA56A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5" w:type="dxa"/>
            <w:tcBorders>
              <w:top w:val="nil"/>
              <w:left w:val="nil"/>
              <w:bottom w:val="nil"/>
              <w:right w:val="nil"/>
            </w:tcBorders>
            <w:vAlign w:val="bottom"/>
          </w:tcPr>
          <w:p w14:paraId="2AA16313" w14:textId="69F0411B" w:rsidR="00DA56AF" w:rsidRPr="00DA56AF" w:rsidRDefault="00DA56AF" w:rsidP="00DA56AF">
            <w:pPr>
              <w:spacing w:line="276" w:lineRule="auto"/>
              <w:jc w:val="right"/>
              <w:rPr>
                <w:color w:val="000000"/>
              </w:rPr>
            </w:pPr>
            <w:r w:rsidRPr="00DA56AF">
              <w:rPr>
                <w:color w:val="000000"/>
              </w:rPr>
              <w:t>0.596</w:t>
            </w:r>
          </w:p>
        </w:tc>
        <w:tc>
          <w:tcPr>
            <w:tcW w:w="1095" w:type="dxa"/>
            <w:tcBorders>
              <w:top w:val="nil"/>
              <w:left w:val="nil"/>
              <w:bottom w:val="nil"/>
              <w:right w:val="nil"/>
            </w:tcBorders>
            <w:vAlign w:val="bottom"/>
          </w:tcPr>
          <w:p w14:paraId="0C6288DA" w14:textId="0125D21E"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08B7054C" w14:textId="77777777" w:rsidTr="006738DC">
        <w:trPr>
          <w:jc w:val="center"/>
        </w:trPr>
        <w:tc>
          <w:tcPr>
            <w:tcW w:w="2371" w:type="dxa"/>
            <w:vMerge/>
            <w:tcBorders>
              <w:top w:val="nil"/>
              <w:left w:val="nil"/>
              <w:bottom w:val="nil"/>
              <w:right w:val="nil"/>
            </w:tcBorders>
          </w:tcPr>
          <w:p w14:paraId="6FC4DD3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E68481F" w14:textId="77777777" w:rsidR="00DA56AF" w:rsidRPr="00EA4B70" w:rsidRDefault="00DA56AF" w:rsidP="00DA56AF">
            <w:pPr>
              <w:spacing w:line="276" w:lineRule="auto"/>
              <w:rPr>
                <w:color w:val="000000" w:themeColor="text1"/>
              </w:rPr>
            </w:pPr>
            <w:r w:rsidRPr="00EA4B70">
              <w:rPr>
                <w:i/>
                <w:iCs/>
                <w:color w:val="000000"/>
              </w:rPr>
              <w:t>Photo. pathway</w:t>
            </w:r>
          </w:p>
        </w:tc>
        <w:tc>
          <w:tcPr>
            <w:tcW w:w="1455" w:type="dxa"/>
            <w:tcBorders>
              <w:top w:val="nil"/>
              <w:left w:val="nil"/>
              <w:bottom w:val="nil"/>
              <w:right w:val="nil"/>
            </w:tcBorders>
            <w:vAlign w:val="bottom"/>
          </w:tcPr>
          <w:p w14:paraId="31A3BAE2" w14:textId="7BA82165" w:rsidR="00DA56AF" w:rsidRPr="00DA56AF" w:rsidRDefault="00DA56AF" w:rsidP="00DA56AF">
            <w:pPr>
              <w:spacing w:line="276" w:lineRule="auto"/>
              <w:jc w:val="right"/>
              <w:rPr>
                <w:color w:val="000000" w:themeColor="text1"/>
              </w:rPr>
            </w:pPr>
            <w:r w:rsidRPr="00DA56AF">
              <w:rPr>
                <w:color w:val="000000"/>
              </w:rPr>
              <w:t>0.107</w:t>
            </w:r>
          </w:p>
        </w:tc>
        <w:tc>
          <w:tcPr>
            <w:tcW w:w="1095" w:type="dxa"/>
            <w:tcBorders>
              <w:top w:val="nil"/>
              <w:left w:val="nil"/>
              <w:bottom w:val="nil"/>
              <w:right w:val="nil"/>
            </w:tcBorders>
            <w:vAlign w:val="bottom"/>
          </w:tcPr>
          <w:p w14:paraId="7145400C" w14:textId="755E523B" w:rsidR="00DA56AF" w:rsidRPr="00DA56AF" w:rsidRDefault="00DA56AF" w:rsidP="00DA56AF">
            <w:pPr>
              <w:spacing w:line="276" w:lineRule="auto"/>
              <w:jc w:val="right"/>
              <w:rPr>
                <w:b/>
                <w:bCs/>
                <w:color w:val="000000" w:themeColor="text1"/>
              </w:rPr>
            </w:pPr>
            <w:r w:rsidRPr="00DA56AF">
              <w:rPr>
                <w:color w:val="000000"/>
              </w:rPr>
              <w:t>0.117</w:t>
            </w:r>
          </w:p>
        </w:tc>
      </w:tr>
      <w:tr w:rsidR="00DA56AF" w:rsidRPr="00EA4B70" w14:paraId="70FB7EE9" w14:textId="77777777" w:rsidTr="00C7309F">
        <w:trPr>
          <w:jc w:val="center"/>
        </w:trPr>
        <w:tc>
          <w:tcPr>
            <w:tcW w:w="2371" w:type="dxa"/>
            <w:vMerge/>
            <w:tcBorders>
              <w:top w:val="nil"/>
              <w:left w:val="nil"/>
              <w:bottom w:val="single" w:sz="4" w:space="0" w:color="auto"/>
              <w:right w:val="nil"/>
            </w:tcBorders>
          </w:tcPr>
          <w:p w14:paraId="7052EEAD"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389B5A49" w14:textId="77777777"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E36AAD" w14:textId="625294FA" w:rsidR="00DA56AF" w:rsidRPr="00DA56AF" w:rsidRDefault="00DA56AF" w:rsidP="00DA56AF">
            <w:pPr>
              <w:spacing w:line="276" w:lineRule="auto"/>
              <w:jc w:val="right"/>
              <w:rPr>
                <w:color w:val="000000" w:themeColor="text1"/>
              </w:rPr>
            </w:pPr>
            <w:r w:rsidRPr="00DA56AF">
              <w:rPr>
                <w:color w:val="000000"/>
              </w:rPr>
              <w:t>0.1</w:t>
            </w:r>
            <w:r>
              <w:rPr>
                <w:color w:val="000000"/>
              </w:rPr>
              <w:t>00</w:t>
            </w:r>
          </w:p>
        </w:tc>
        <w:tc>
          <w:tcPr>
            <w:tcW w:w="1095" w:type="dxa"/>
            <w:tcBorders>
              <w:top w:val="nil"/>
              <w:left w:val="nil"/>
              <w:bottom w:val="single" w:sz="4" w:space="0" w:color="auto"/>
              <w:right w:val="nil"/>
            </w:tcBorders>
            <w:vAlign w:val="bottom"/>
          </w:tcPr>
          <w:p w14:paraId="4180459D" w14:textId="00258A1A" w:rsidR="00DA56AF" w:rsidRPr="00DA56AF" w:rsidRDefault="00DA56AF" w:rsidP="00DA56AF">
            <w:pPr>
              <w:spacing w:line="276" w:lineRule="auto"/>
              <w:jc w:val="right"/>
              <w:rPr>
                <w:b/>
                <w:bCs/>
                <w:i/>
                <w:iCs/>
                <w:color w:val="000000" w:themeColor="text1"/>
              </w:rPr>
            </w:pPr>
            <w:r w:rsidRPr="00DA56AF">
              <w:rPr>
                <w:i/>
                <w:iCs/>
                <w:color w:val="000000"/>
              </w:rPr>
              <w:t>0.071</w:t>
            </w:r>
          </w:p>
        </w:tc>
      </w:tr>
      <w:tr w:rsidR="00C7309F" w:rsidRPr="00EA4B70" w14:paraId="0FCD9FEB" w14:textId="77777777" w:rsidTr="00C7309F">
        <w:trPr>
          <w:jc w:val="center"/>
        </w:trPr>
        <w:tc>
          <w:tcPr>
            <w:tcW w:w="2371" w:type="dxa"/>
            <w:vMerge w:val="restart"/>
            <w:tcBorders>
              <w:top w:val="single" w:sz="4" w:space="0" w:color="auto"/>
              <w:left w:val="nil"/>
              <w:right w:val="nil"/>
            </w:tcBorders>
            <w:vAlign w:val="center"/>
          </w:tcPr>
          <w:p w14:paraId="66C6B282" w14:textId="77777777" w:rsidR="00C7309F" w:rsidRPr="00EA4B70" w:rsidRDefault="00C7309F" w:rsidP="00C7309F">
            <w:pPr>
              <w:spacing w:line="276" w:lineRule="auto"/>
              <w:rPr>
                <w:b/>
                <w:bCs/>
                <w:color w:val="000000"/>
              </w:rPr>
            </w:pPr>
            <w:r w:rsidRPr="00EA4B70">
              <w:rPr>
                <w:b/>
                <w:bCs/>
                <w:i/>
                <w:iCs/>
                <w:color w:val="000000"/>
              </w:rPr>
              <w:t>N</w:t>
            </w:r>
            <w:r w:rsidRPr="00EA4B70">
              <w:rPr>
                <w:b/>
                <w:bCs/>
                <w:color w:val="000000"/>
                <w:vertAlign w:val="subscript"/>
              </w:rPr>
              <w:t>mass</w:t>
            </w:r>
          </w:p>
          <w:p w14:paraId="5A0BE8D4" w14:textId="77777777" w:rsid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0</w:t>
            </w:r>
          </w:p>
          <w:p w14:paraId="4472D992" w14:textId="0CDB745E" w:rsidR="00C7309F" w:rsidRP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8</w:t>
            </w:r>
          </w:p>
        </w:tc>
        <w:tc>
          <w:tcPr>
            <w:tcW w:w="1749" w:type="dxa"/>
            <w:tcBorders>
              <w:top w:val="single" w:sz="4" w:space="0" w:color="auto"/>
              <w:left w:val="nil"/>
              <w:bottom w:val="nil"/>
              <w:right w:val="nil"/>
            </w:tcBorders>
            <w:vAlign w:val="center"/>
          </w:tcPr>
          <w:p w14:paraId="051182EB" w14:textId="07274DEC" w:rsidR="00C7309F" w:rsidRPr="00EA4B70" w:rsidRDefault="00C7309F" w:rsidP="00C7309F">
            <w:pPr>
              <w:spacing w:line="276" w:lineRule="auto"/>
              <w:rPr>
                <w:i/>
                <w:iCs/>
                <w:color w:val="000000"/>
                <w:lang w:val="el-GR"/>
              </w:rPr>
            </w:pPr>
            <w:r w:rsidRPr="00EA4B70">
              <w:rPr>
                <w:i/>
                <w:iCs/>
                <w:color w:val="000000"/>
                <w:lang w:val="el-GR"/>
              </w:rPr>
              <w:t>χ</w:t>
            </w:r>
          </w:p>
        </w:tc>
        <w:tc>
          <w:tcPr>
            <w:tcW w:w="1455" w:type="dxa"/>
            <w:tcBorders>
              <w:top w:val="single" w:sz="4" w:space="0" w:color="auto"/>
              <w:left w:val="nil"/>
              <w:bottom w:val="nil"/>
              <w:right w:val="nil"/>
            </w:tcBorders>
            <w:vAlign w:val="bottom"/>
          </w:tcPr>
          <w:p w14:paraId="0BD832C9" w14:textId="09E50917" w:rsidR="00C7309F" w:rsidRPr="00DA56AF" w:rsidRDefault="00C7309F" w:rsidP="00C7309F">
            <w:pPr>
              <w:spacing w:line="276" w:lineRule="auto"/>
              <w:jc w:val="right"/>
              <w:rPr>
                <w:color w:val="000000"/>
              </w:rPr>
            </w:pPr>
            <w:r w:rsidRPr="00DA56AF">
              <w:rPr>
                <w:color w:val="000000"/>
              </w:rPr>
              <w:t>-0.097</w:t>
            </w:r>
          </w:p>
        </w:tc>
        <w:tc>
          <w:tcPr>
            <w:tcW w:w="1095" w:type="dxa"/>
            <w:tcBorders>
              <w:top w:val="single" w:sz="4" w:space="0" w:color="auto"/>
              <w:left w:val="nil"/>
              <w:bottom w:val="nil"/>
              <w:right w:val="nil"/>
            </w:tcBorders>
            <w:vAlign w:val="bottom"/>
          </w:tcPr>
          <w:p w14:paraId="00211274" w14:textId="329A6D3B" w:rsidR="00C7309F" w:rsidRPr="00DA56AF" w:rsidRDefault="00C7309F" w:rsidP="00C7309F">
            <w:pPr>
              <w:spacing w:line="276" w:lineRule="auto"/>
              <w:jc w:val="right"/>
              <w:rPr>
                <w:b/>
                <w:bCs/>
                <w:color w:val="000000"/>
              </w:rPr>
            </w:pPr>
            <w:r w:rsidRPr="00DA56AF">
              <w:rPr>
                <w:color w:val="000000"/>
              </w:rPr>
              <w:t>0.215</w:t>
            </w:r>
          </w:p>
        </w:tc>
      </w:tr>
      <w:tr w:rsidR="00C7309F" w:rsidRPr="00EA4B70" w14:paraId="30EB5B21" w14:textId="77777777" w:rsidTr="00C7309F">
        <w:trPr>
          <w:jc w:val="center"/>
        </w:trPr>
        <w:tc>
          <w:tcPr>
            <w:tcW w:w="2371" w:type="dxa"/>
            <w:vMerge/>
            <w:tcBorders>
              <w:left w:val="nil"/>
              <w:right w:val="nil"/>
            </w:tcBorders>
            <w:vAlign w:val="center"/>
          </w:tcPr>
          <w:p w14:paraId="5E7CC18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731A3BDB" w14:textId="695D3AE9" w:rsidR="00C7309F" w:rsidRPr="00EA4B70" w:rsidRDefault="00C7309F" w:rsidP="00C7309F">
            <w:pPr>
              <w:spacing w:line="276" w:lineRule="auto"/>
              <w:rPr>
                <w:i/>
                <w:iCs/>
                <w:color w:val="000000"/>
                <w:lang w:val="el-GR"/>
              </w:rPr>
            </w:pPr>
            <w:r w:rsidRPr="00EA4B70">
              <w:rPr>
                <w:i/>
                <w:iCs/>
                <w:color w:val="000000"/>
              </w:rPr>
              <w:t>Soil N</w:t>
            </w:r>
          </w:p>
        </w:tc>
        <w:tc>
          <w:tcPr>
            <w:tcW w:w="1455" w:type="dxa"/>
            <w:tcBorders>
              <w:top w:val="nil"/>
              <w:left w:val="nil"/>
              <w:bottom w:val="nil"/>
              <w:right w:val="nil"/>
            </w:tcBorders>
            <w:vAlign w:val="bottom"/>
          </w:tcPr>
          <w:p w14:paraId="507739B8" w14:textId="38A9EB9D" w:rsidR="00C7309F" w:rsidRPr="00DA56AF" w:rsidRDefault="00C7309F" w:rsidP="00C7309F">
            <w:pPr>
              <w:spacing w:line="276" w:lineRule="auto"/>
              <w:jc w:val="right"/>
              <w:rPr>
                <w:color w:val="000000"/>
              </w:rPr>
            </w:pPr>
            <w:r w:rsidRPr="00DA56AF">
              <w:rPr>
                <w:color w:val="000000"/>
              </w:rPr>
              <w:t>0.215</w:t>
            </w:r>
          </w:p>
        </w:tc>
        <w:tc>
          <w:tcPr>
            <w:tcW w:w="1095" w:type="dxa"/>
            <w:tcBorders>
              <w:top w:val="nil"/>
              <w:left w:val="nil"/>
              <w:bottom w:val="nil"/>
              <w:right w:val="nil"/>
            </w:tcBorders>
            <w:vAlign w:val="bottom"/>
          </w:tcPr>
          <w:p w14:paraId="08EE16BF" w14:textId="69C0C03F"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887EBC9" w14:textId="77777777" w:rsidTr="00C7309F">
        <w:trPr>
          <w:jc w:val="center"/>
        </w:trPr>
        <w:tc>
          <w:tcPr>
            <w:tcW w:w="2371" w:type="dxa"/>
            <w:vMerge/>
            <w:tcBorders>
              <w:left w:val="nil"/>
              <w:right w:val="nil"/>
            </w:tcBorders>
            <w:vAlign w:val="center"/>
          </w:tcPr>
          <w:p w14:paraId="5013CE3D"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22DBDE6B" w14:textId="229C2567" w:rsidR="00C7309F" w:rsidRPr="00EA4B70" w:rsidRDefault="00C7309F" w:rsidP="00C7309F">
            <w:pPr>
              <w:spacing w:line="276" w:lineRule="auto"/>
              <w:rPr>
                <w:i/>
                <w:iCs/>
                <w:color w:val="000000"/>
                <w:lang w:val="el-GR"/>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67F063B2" w14:textId="5B53A533" w:rsidR="00C7309F" w:rsidRPr="00DA56AF" w:rsidRDefault="00C7309F" w:rsidP="00C7309F">
            <w:pPr>
              <w:spacing w:line="276" w:lineRule="auto"/>
              <w:jc w:val="right"/>
              <w:rPr>
                <w:color w:val="000000"/>
              </w:rPr>
            </w:pPr>
            <w:r w:rsidRPr="00DA56AF">
              <w:rPr>
                <w:color w:val="000000"/>
              </w:rPr>
              <w:t>0.096</w:t>
            </w:r>
          </w:p>
        </w:tc>
        <w:tc>
          <w:tcPr>
            <w:tcW w:w="1095" w:type="dxa"/>
            <w:tcBorders>
              <w:top w:val="nil"/>
              <w:left w:val="nil"/>
              <w:bottom w:val="nil"/>
              <w:right w:val="nil"/>
            </w:tcBorders>
            <w:vAlign w:val="bottom"/>
          </w:tcPr>
          <w:p w14:paraId="0C2D7FAE" w14:textId="32F58BFD" w:rsidR="00C7309F" w:rsidRPr="00DA56AF" w:rsidRDefault="00C7309F" w:rsidP="00C7309F">
            <w:pPr>
              <w:spacing w:line="276" w:lineRule="auto"/>
              <w:jc w:val="right"/>
              <w:rPr>
                <w:b/>
                <w:bCs/>
                <w:color w:val="000000"/>
              </w:rPr>
            </w:pPr>
            <w:r w:rsidRPr="00DA56AF">
              <w:rPr>
                <w:b/>
                <w:bCs/>
                <w:color w:val="000000"/>
              </w:rPr>
              <w:t>0.025</w:t>
            </w:r>
          </w:p>
        </w:tc>
      </w:tr>
      <w:tr w:rsidR="00C7309F" w:rsidRPr="00EA4B70" w14:paraId="439BDE53" w14:textId="77777777" w:rsidTr="00C7309F">
        <w:trPr>
          <w:jc w:val="center"/>
        </w:trPr>
        <w:tc>
          <w:tcPr>
            <w:tcW w:w="2371" w:type="dxa"/>
            <w:vMerge/>
            <w:tcBorders>
              <w:left w:val="nil"/>
              <w:right w:val="nil"/>
            </w:tcBorders>
            <w:vAlign w:val="center"/>
          </w:tcPr>
          <w:p w14:paraId="216D52F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bottom"/>
          </w:tcPr>
          <w:p w14:paraId="7A158CFF" w14:textId="1108496C" w:rsidR="00C7309F" w:rsidRPr="00EA4B70" w:rsidRDefault="00C7309F" w:rsidP="00C7309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27CF11B8" w14:textId="05F565EA" w:rsidR="00C7309F" w:rsidRPr="00DA56AF" w:rsidRDefault="00C7309F" w:rsidP="00C7309F">
            <w:pPr>
              <w:spacing w:line="276" w:lineRule="auto"/>
              <w:jc w:val="right"/>
              <w:rPr>
                <w:color w:val="000000"/>
              </w:rPr>
            </w:pPr>
            <w:r w:rsidRPr="00DA56AF">
              <w:rPr>
                <w:color w:val="000000"/>
              </w:rPr>
              <w:t>-0.26</w:t>
            </w:r>
          </w:p>
        </w:tc>
        <w:tc>
          <w:tcPr>
            <w:tcW w:w="1095" w:type="dxa"/>
            <w:tcBorders>
              <w:top w:val="nil"/>
              <w:left w:val="nil"/>
              <w:bottom w:val="nil"/>
              <w:right w:val="nil"/>
            </w:tcBorders>
            <w:vAlign w:val="bottom"/>
          </w:tcPr>
          <w:p w14:paraId="4DE775B7" w14:textId="325385E5"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3330556" w14:textId="77777777" w:rsidTr="00C7309F">
        <w:trPr>
          <w:jc w:val="center"/>
        </w:trPr>
        <w:tc>
          <w:tcPr>
            <w:tcW w:w="2371" w:type="dxa"/>
            <w:vMerge/>
            <w:tcBorders>
              <w:left w:val="nil"/>
              <w:right w:val="nil"/>
            </w:tcBorders>
            <w:vAlign w:val="center"/>
          </w:tcPr>
          <w:p w14:paraId="234B6DAA"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1FBAD00D" w14:textId="49446B65" w:rsidR="00C7309F" w:rsidRPr="00EA4B70" w:rsidRDefault="00C7309F" w:rsidP="00C7309F">
            <w:pPr>
              <w:spacing w:line="276" w:lineRule="auto"/>
              <w:rPr>
                <w:i/>
                <w:iCs/>
                <w:color w:val="000000"/>
                <w:lang w:val="el-GR"/>
              </w:rPr>
            </w:pPr>
            <w:r w:rsidRPr="00EA4B70">
              <w:rPr>
                <w:i/>
                <w:iCs/>
                <w:color w:val="000000"/>
              </w:rPr>
              <w:t>Photo. pathway</w:t>
            </w:r>
          </w:p>
        </w:tc>
        <w:tc>
          <w:tcPr>
            <w:tcW w:w="1455" w:type="dxa"/>
            <w:tcBorders>
              <w:top w:val="nil"/>
              <w:left w:val="nil"/>
              <w:bottom w:val="nil"/>
              <w:right w:val="nil"/>
            </w:tcBorders>
            <w:vAlign w:val="bottom"/>
          </w:tcPr>
          <w:p w14:paraId="5CCC4C87" w14:textId="60D8ED49" w:rsidR="00C7309F" w:rsidRPr="00DA56AF" w:rsidRDefault="00C7309F" w:rsidP="00C7309F">
            <w:pPr>
              <w:spacing w:line="276" w:lineRule="auto"/>
              <w:jc w:val="right"/>
              <w:rPr>
                <w:color w:val="000000"/>
              </w:rPr>
            </w:pPr>
            <w:r w:rsidRPr="00DA56AF">
              <w:rPr>
                <w:color w:val="000000"/>
              </w:rPr>
              <w:t>0.461</w:t>
            </w:r>
          </w:p>
        </w:tc>
        <w:tc>
          <w:tcPr>
            <w:tcW w:w="1095" w:type="dxa"/>
            <w:tcBorders>
              <w:top w:val="nil"/>
              <w:left w:val="nil"/>
              <w:bottom w:val="nil"/>
              <w:right w:val="nil"/>
            </w:tcBorders>
            <w:vAlign w:val="bottom"/>
          </w:tcPr>
          <w:p w14:paraId="24A0ADA9" w14:textId="7D14036D"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2029A7AD" w14:textId="77777777" w:rsidTr="00C7309F">
        <w:trPr>
          <w:jc w:val="center"/>
        </w:trPr>
        <w:tc>
          <w:tcPr>
            <w:tcW w:w="2371" w:type="dxa"/>
            <w:vMerge/>
            <w:tcBorders>
              <w:left w:val="nil"/>
              <w:right w:val="nil"/>
            </w:tcBorders>
            <w:vAlign w:val="center"/>
          </w:tcPr>
          <w:p w14:paraId="17607F06"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tcPr>
          <w:p w14:paraId="6BF5C74B" w14:textId="03D45ABF" w:rsidR="00C7309F" w:rsidRPr="00EA4B70" w:rsidRDefault="00C7309F" w:rsidP="00C7309F">
            <w:pPr>
              <w:spacing w:line="276" w:lineRule="auto"/>
              <w:rPr>
                <w:i/>
                <w:iCs/>
                <w:color w:val="000000"/>
                <w:lang w:val="el-GR"/>
              </w:rPr>
            </w:pPr>
            <w:r w:rsidRPr="00EA4B70">
              <w:rPr>
                <w:i/>
                <w:iCs/>
                <w:color w:val="000000" w:themeColor="text1"/>
              </w:rPr>
              <w:t>N-fixing ability</w:t>
            </w:r>
          </w:p>
        </w:tc>
        <w:tc>
          <w:tcPr>
            <w:tcW w:w="1455" w:type="dxa"/>
            <w:tcBorders>
              <w:top w:val="nil"/>
              <w:left w:val="nil"/>
              <w:bottom w:val="nil"/>
              <w:right w:val="nil"/>
            </w:tcBorders>
            <w:vAlign w:val="bottom"/>
          </w:tcPr>
          <w:p w14:paraId="4EEB7857" w14:textId="04AA0577" w:rsidR="00C7309F" w:rsidRPr="00DA56AF" w:rsidRDefault="00C7309F" w:rsidP="00C7309F">
            <w:pPr>
              <w:spacing w:line="276" w:lineRule="auto"/>
              <w:jc w:val="right"/>
              <w:rPr>
                <w:color w:val="000000"/>
              </w:rPr>
            </w:pPr>
            <w:r w:rsidRPr="00DA56AF">
              <w:rPr>
                <w:color w:val="000000"/>
              </w:rPr>
              <w:t>0.28</w:t>
            </w:r>
          </w:p>
        </w:tc>
        <w:tc>
          <w:tcPr>
            <w:tcW w:w="1095" w:type="dxa"/>
            <w:tcBorders>
              <w:top w:val="nil"/>
              <w:left w:val="nil"/>
              <w:bottom w:val="nil"/>
              <w:right w:val="nil"/>
            </w:tcBorders>
            <w:vAlign w:val="bottom"/>
          </w:tcPr>
          <w:p w14:paraId="3A747141" w14:textId="09A062ED" w:rsidR="00C7309F" w:rsidRPr="00DA56AF" w:rsidRDefault="00C7309F" w:rsidP="00C7309F">
            <w:pPr>
              <w:spacing w:line="276" w:lineRule="auto"/>
              <w:jc w:val="right"/>
              <w:rPr>
                <w:b/>
                <w:bCs/>
                <w:color w:val="000000"/>
              </w:rPr>
            </w:pPr>
            <w:r w:rsidRPr="00DA56AF">
              <w:rPr>
                <w:b/>
                <w:bCs/>
                <w:color w:val="000000"/>
              </w:rPr>
              <w:t>0.001</w:t>
            </w:r>
          </w:p>
        </w:tc>
      </w:tr>
      <w:tr w:rsidR="00DA56AF" w:rsidRPr="00EA4B70"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DA56AF" w:rsidRPr="00EA4B70" w:rsidRDefault="00DA56AF" w:rsidP="00DA56AF">
            <w:pPr>
              <w:spacing w:line="276" w:lineRule="auto"/>
              <w:rPr>
                <w:b/>
                <w:bCs/>
                <w:color w:val="000000"/>
              </w:rPr>
            </w:pPr>
            <w:r w:rsidRPr="00EA4B70">
              <w:rPr>
                <w:b/>
                <w:bCs/>
                <w:i/>
                <w:iCs/>
                <w:color w:val="000000"/>
              </w:rPr>
              <w:t>M</w:t>
            </w:r>
            <w:r w:rsidRPr="00EA4B70">
              <w:rPr>
                <w:b/>
                <w:bCs/>
                <w:color w:val="000000"/>
                <w:vertAlign w:val="subscript"/>
              </w:rPr>
              <w:t>area</w:t>
            </w:r>
          </w:p>
          <w:p w14:paraId="60263BAD" w14:textId="4B7CB990"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07</w:t>
            </w:r>
          </w:p>
          <w:p w14:paraId="567CA5C4" w14:textId="2D419D1E"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78</w:t>
            </w:r>
          </w:p>
        </w:tc>
        <w:tc>
          <w:tcPr>
            <w:tcW w:w="1749" w:type="dxa"/>
            <w:tcBorders>
              <w:top w:val="single" w:sz="4" w:space="0" w:color="auto"/>
              <w:left w:val="nil"/>
              <w:bottom w:val="nil"/>
              <w:right w:val="nil"/>
            </w:tcBorders>
            <w:vAlign w:val="bottom"/>
          </w:tcPr>
          <w:p w14:paraId="06F04373" w14:textId="03FED337" w:rsidR="00DA56AF" w:rsidRPr="00EA4B70" w:rsidRDefault="00DA56AF" w:rsidP="00DA56AF">
            <w:pPr>
              <w:spacing w:line="276" w:lineRule="auto"/>
              <w:rPr>
                <w:i/>
                <w:iCs/>
                <w:color w:val="000000" w:themeColor="text1"/>
              </w:rPr>
            </w:pPr>
            <w:r w:rsidRPr="00EA4B70">
              <w:rPr>
                <w:i/>
                <w:iCs/>
                <w:color w:val="000000"/>
                <w:lang w:val="el-GR"/>
              </w:rPr>
              <w:t>χ</w:t>
            </w:r>
          </w:p>
        </w:tc>
        <w:tc>
          <w:tcPr>
            <w:tcW w:w="1455" w:type="dxa"/>
            <w:tcBorders>
              <w:top w:val="single" w:sz="4" w:space="0" w:color="auto"/>
              <w:left w:val="nil"/>
              <w:bottom w:val="nil"/>
              <w:right w:val="nil"/>
            </w:tcBorders>
            <w:vAlign w:val="bottom"/>
          </w:tcPr>
          <w:p w14:paraId="4A58394A" w14:textId="2C0296DB" w:rsidR="00DA56AF" w:rsidRPr="00DA56AF" w:rsidRDefault="00DA56AF" w:rsidP="00DA56AF">
            <w:pPr>
              <w:spacing w:line="276" w:lineRule="auto"/>
              <w:jc w:val="right"/>
              <w:rPr>
                <w:color w:val="000000"/>
              </w:rPr>
            </w:pPr>
            <w:r w:rsidRPr="00DA56AF">
              <w:rPr>
                <w:color w:val="000000"/>
              </w:rPr>
              <w:t>-0.398</w:t>
            </w:r>
          </w:p>
        </w:tc>
        <w:tc>
          <w:tcPr>
            <w:tcW w:w="1095" w:type="dxa"/>
            <w:tcBorders>
              <w:top w:val="single" w:sz="4" w:space="0" w:color="auto"/>
              <w:left w:val="nil"/>
              <w:bottom w:val="nil"/>
              <w:right w:val="nil"/>
            </w:tcBorders>
            <w:vAlign w:val="bottom"/>
          </w:tcPr>
          <w:p w14:paraId="359AB3A9" w14:textId="21D28BA0"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1ED1BE9" w14:textId="77777777" w:rsidTr="006738DC">
        <w:trPr>
          <w:trHeight w:val="116"/>
          <w:jc w:val="center"/>
        </w:trPr>
        <w:tc>
          <w:tcPr>
            <w:tcW w:w="2371" w:type="dxa"/>
            <w:vMerge/>
            <w:tcBorders>
              <w:left w:val="nil"/>
              <w:right w:val="nil"/>
            </w:tcBorders>
          </w:tcPr>
          <w:p w14:paraId="445DE9D0"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1DFB7D0" w14:textId="328A208E"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5E9B8BF0" w14:textId="221AA7AE" w:rsidR="00DA56AF" w:rsidRPr="00DA56AF" w:rsidRDefault="00DA56AF" w:rsidP="00DA56AF">
            <w:pPr>
              <w:spacing w:line="276" w:lineRule="auto"/>
              <w:jc w:val="right"/>
              <w:rPr>
                <w:color w:val="000000"/>
              </w:rPr>
            </w:pPr>
            <w:r w:rsidRPr="00DA56AF">
              <w:rPr>
                <w:color w:val="000000"/>
              </w:rPr>
              <w:t>-0.134</w:t>
            </w:r>
          </w:p>
        </w:tc>
        <w:tc>
          <w:tcPr>
            <w:tcW w:w="1095" w:type="dxa"/>
            <w:tcBorders>
              <w:top w:val="nil"/>
              <w:left w:val="nil"/>
              <w:bottom w:val="nil"/>
              <w:right w:val="nil"/>
            </w:tcBorders>
            <w:vAlign w:val="bottom"/>
          </w:tcPr>
          <w:p w14:paraId="10546D2D" w14:textId="4BCFC572"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C213BE" w14:textId="77777777" w:rsidTr="006738DC">
        <w:trPr>
          <w:jc w:val="center"/>
        </w:trPr>
        <w:tc>
          <w:tcPr>
            <w:tcW w:w="2371" w:type="dxa"/>
            <w:vMerge/>
            <w:tcBorders>
              <w:left w:val="nil"/>
              <w:right w:val="nil"/>
            </w:tcBorders>
          </w:tcPr>
          <w:p w14:paraId="6E6A667D"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02EAC951" w14:textId="2D947F51"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0439DE4E" w14:textId="4EEE6DA9" w:rsidR="00DA56AF" w:rsidRPr="00DA56AF" w:rsidRDefault="00DA56AF" w:rsidP="00DA56AF">
            <w:pPr>
              <w:spacing w:line="276" w:lineRule="auto"/>
              <w:jc w:val="right"/>
              <w:rPr>
                <w:color w:val="000000"/>
              </w:rPr>
            </w:pPr>
            <w:r w:rsidRPr="00DA56AF">
              <w:rPr>
                <w:color w:val="000000"/>
              </w:rPr>
              <w:t>-0.114</w:t>
            </w:r>
          </w:p>
        </w:tc>
        <w:tc>
          <w:tcPr>
            <w:tcW w:w="1095" w:type="dxa"/>
            <w:tcBorders>
              <w:top w:val="nil"/>
              <w:left w:val="nil"/>
              <w:bottom w:val="nil"/>
              <w:right w:val="nil"/>
            </w:tcBorders>
            <w:vAlign w:val="bottom"/>
          </w:tcPr>
          <w:p w14:paraId="3B11FA74" w14:textId="75AAB95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749AB6F9" w14:textId="77777777" w:rsidTr="006738DC">
        <w:trPr>
          <w:jc w:val="center"/>
        </w:trPr>
        <w:tc>
          <w:tcPr>
            <w:tcW w:w="2371" w:type="dxa"/>
            <w:vMerge/>
            <w:tcBorders>
              <w:left w:val="nil"/>
              <w:right w:val="nil"/>
            </w:tcBorders>
          </w:tcPr>
          <w:p w14:paraId="7B49F9B4"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FFD71BD" w14:textId="463272A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19014989" w14:textId="31C30156" w:rsidR="00DA56AF" w:rsidRPr="00DA56AF" w:rsidRDefault="00DA56AF" w:rsidP="00DA56AF">
            <w:pPr>
              <w:spacing w:line="276" w:lineRule="auto"/>
              <w:jc w:val="right"/>
              <w:rPr>
                <w:color w:val="000000"/>
              </w:rPr>
            </w:pPr>
            <w:r w:rsidRPr="00DA56AF">
              <w:rPr>
                <w:color w:val="000000"/>
              </w:rPr>
              <w:t>0.521</w:t>
            </w:r>
          </w:p>
        </w:tc>
        <w:tc>
          <w:tcPr>
            <w:tcW w:w="1095" w:type="dxa"/>
            <w:tcBorders>
              <w:top w:val="nil"/>
              <w:left w:val="nil"/>
              <w:bottom w:val="nil"/>
              <w:right w:val="nil"/>
            </w:tcBorders>
            <w:vAlign w:val="bottom"/>
          </w:tcPr>
          <w:p w14:paraId="616ED97F" w14:textId="0D9B517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67FE2908" w14:textId="77777777" w:rsidTr="006738DC">
        <w:trPr>
          <w:jc w:val="center"/>
        </w:trPr>
        <w:tc>
          <w:tcPr>
            <w:tcW w:w="2371" w:type="dxa"/>
            <w:vMerge/>
            <w:tcBorders>
              <w:left w:val="nil"/>
              <w:bottom w:val="single" w:sz="4" w:space="0" w:color="auto"/>
              <w:right w:val="nil"/>
            </w:tcBorders>
          </w:tcPr>
          <w:p w14:paraId="4B3EF989"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49F7E119" w14:textId="63F8AE73"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45835E3D" w14:textId="3388693D" w:rsidR="00DA56AF" w:rsidRPr="00DA56AF" w:rsidRDefault="00DA56AF" w:rsidP="00DA56AF">
            <w:pPr>
              <w:spacing w:line="276" w:lineRule="auto"/>
              <w:jc w:val="right"/>
              <w:rPr>
                <w:color w:val="000000"/>
              </w:rPr>
            </w:pPr>
            <w:r w:rsidRPr="00DA56AF">
              <w:rPr>
                <w:color w:val="000000"/>
              </w:rPr>
              <w:t>-0.052</w:t>
            </w:r>
          </w:p>
        </w:tc>
        <w:tc>
          <w:tcPr>
            <w:tcW w:w="1095" w:type="dxa"/>
            <w:tcBorders>
              <w:top w:val="nil"/>
              <w:left w:val="nil"/>
              <w:bottom w:val="single" w:sz="4" w:space="0" w:color="auto"/>
              <w:right w:val="nil"/>
            </w:tcBorders>
            <w:vAlign w:val="bottom"/>
          </w:tcPr>
          <w:p w14:paraId="5BC3220D" w14:textId="35020F57" w:rsidR="00DA56AF" w:rsidRPr="00DA56AF" w:rsidRDefault="00DA56AF" w:rsidP="00DA56AF">
            <w:pPr>
              <w:spacing w:line="276" w:lineRule="auto"/>
              <w:jc w:val="right"/>
              <w:rPr>
                <w:i/>
                <w:iCs/>
                <w:color w:val="000000"/>
              </w:rPr>
            </w:pPr>
            <w:r w:rsidRPr="00DA56AF">
              <w:rPr>
                <w:color w:val="000000"/>
              </w:rPr>
              <w:t>0.749</w:t>
            </w:r>
          </w:p>
        </w:tc>
      </w:tr>
      <w:tr w:rsidR="00DA56AF" w:rsidRPr="00EA4B70"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DA56AF" w:rsidRPr="00EA4B70" w:rsidRDefault="00DA56AF" w:rsidP="00DA56AF">
            <w:pPr>
              <w:spacing w:line="276" w:lineRule="auto"/>
              <w:rPr>
                <w:color w:val="000000" w:themeColor="text1"/>
              </w:rPr>
            </w:pPr>
            <w:r w:rsidRPr="00EA4B70">
              <w:rPr>
                <w:b/>
                <w:bCs/>
                <w:i/>
                <w:iCs/>
                <w:color w:val="000000"/>
                <w:lang w:val="el-GR"/>
              </w:rPr>
              <w:t>χ</w:t>
            </w:r>
          </w:p>
          <w:p w14:paraId="3592C20E" w14:textId="7B8DBEE9"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77</w:t>
            </w:r>
          </w:p>
          <w:p w14:paraId="0CE26D4F" w14:textId="7E2346B0"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93</w:t>
            </w:r>
          </w:p>
        </w:tc>
        <w:tc>
          <w:tcPr>
            <w:tcW w:w="1749" w:type="dxa"/>
            <w:tcBorders>
              <w:top w:val="single" w:sz="4" w:space="0" w:color="auto"/>
              <w:left w:val="nil"/>
              <w:bottom w:val="nil"/>
              <w:right w:val="nil"/>
            </w:tcBorders>
            <w:vAlign w:val="bottom"/>
          </w:tcPr>
          <w:p w14:paraId="65881503" w14:textId="7B3FC1AB" w:rsidR="00DA56AF" w:rsidRPr="00E625B1" w:rsidRDefault="00DA56AF" w:rsidP="00DA56AF">
            <w:pPr>
              <w:spacing w:line="276" w:lineRule="auto"/>
              <w:rPr>
                <w:color w:val="000000"/>
              </w:rPr>
            </w:pPr>
            <w:r w:rsidRPr="00E625B1">
              <w:rPr>
                <w:i/>
                <w:iCs/>
                <w:color w:val="000000" w:themeColor="text1"/>
                <w:lang w:val="el-GR"/>
              </w:rPr>
              <w:t>β</w:t>
            </w:r>
          </w:p>
        </w:tc>
        <w:tc>
          <w:tcPr>
            <w:tcW w:w="1455" w:type="dxa"/>
            <w:tcBorders>
              <w:top w:val="single" w:sz="4" w:space="0" w:color="auto"/>
              <w:left w:val="nil"/>
              <w:bottom w:val="nil"/>
              <w:right w:val="nil"/>
            </w:tcBorders>
            <w:vAlign w:val="bottom"/>
          </w:tcPr>
          <w:p w14:paraId="309AFF77" w14:textId="4F040E0B" w:rsidR="00DA56AF" w:rsidRPr="00DA56AF" w:rsidRDefault="00DA56AF" w:rsidP="00DA56AF">
            <w:pPr>
              <w:spacing w:line="276" w:lineRule="auto"/>
              <w:jc w:val="right"/>
              <w:rPr>
                <w:color w:val="000000"/>
              </w:rPr>
            </w:pPr>
            <w:r w:rsidRPr="00DA56AF">
              <w:rPr>
                <w:color w:val="000000"/>
              </w:rPr>
              <w:t>0.283</w:t>
            </w:r>
          </w:p>
        </w:tc>
        <w:tc>
          <w:tcPr>
            <w:tcW w:w="1095" w:type="dxa"/>
            <w:tcBorders>
              <w:top w:val="single" w:sz="4" w:space="0" w:color="auto"/>
              <w:left w:val="nil"/>
              <w:bottom w:val="nil"/>
              <w:right w:val="nil"/>
            </w:tcBorders>
            <w:vAlign w:val="bottom"/>
          </w:tcPr>
          <w:p w14:paraId="454736DF" w14:textId="145F3B6C"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5830B29E" w14:textId="77777777" w:rsidTr="00503F5A">
        <w:trPr>
          <w:jc w:val="center"/>
        </w:trPr>
        <w:tc>
          <w:tcPr>
            <w:tcW w:w="2371" w:type="dxa"/>
            <w:vMerge/>
            <w:tcBorders>
              <w:left w:val="nil"/>
              <w:right w:val="nil"/>
            </w:tcBorders>
            <w:vAlign w:val="center"/>
          </w:tcPr>
          <w:p w14:paraId="5CDCA15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17264A91" w14:textId="4599936C"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33076CDA" w14:textId="1027A90F" w:rsidR="00DA56AF" w:rsidRPr="00DA56AF" w:rsidRDefault="00DA56AF" w:rsidP="00DA56AF">
            <w:pPr>
              <w:spacing w:line="276" w:lineRule="auto"/>
              <w:jc w:val="right"/>
              <w:rPr>
                <w:color w:val="000000"/>
              </w:rPr>
            </w:pPr>
            <w:r w:rsidRPr="00DA56AF">
              <w:rPr>
                <w:color w:val="000000"/>
              </w:rPr>
              <w:t>-0.074</w:t>
            </w:r>
          </w:p>
        </w:tc>
        <w:tc>
          <w:tcPr>
            <w:tcW w:w="1095" w:type="dxa"/>
            <w:tcBorders>
              <w:top w:val="nil"/>
              <w:left w:val="nil"/>
              <w:bottom w:val="nil"/>
              <w:right w:val="nil"/>
            </w:tcBorders>
            <w:vAlign w:val="bottom"/>
          </w:tcPr>
          <w:p w14:paraId="3EE7A84F" w14:textId="3883AD7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2F7D1AB1" w14:textId="77777777" w:rsidTr="00503F5A">
        <w:trPr>
          <w:jc w:val="center"/>
        </w:trPr>
        <w:tc>
          <w:tcPr>
            <w:tcW w:w="2371" w:type="dxa"/>
            <w:vMerge/>
            <w:tcBorders>
              <w:left w:val="nil"/>
              <w:right w:val="nil"/>
            </w:tcBorders>
            <w:vAlign w:val="center"/>
          </w:tcPr>
          <w:p w14:paraId="06E623A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45F32306" w14:textId="6A541B4C"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B937719" w14:textId="2A59A296" w:rsidR="00DA56AF" w:rsidRPr="00DA56AF" w:rsidRDefault="00DA56AF" w:rsidP="00DA56AF">
            <w:pPr>
              <w:spacing w:line="276" w:lineRule="auto"/>
              <w:jc w:val="right"/>
              <w:rPr>
                <w:color w:val="000000"/>
              </w:rPr>
            </w:pPr>
            <w:r w:rsidRPr="00DA56AF">
              <w:rPr>
                <w:color w:val="000000"/>
              </w:rPr>
              <w:t>0.072</w:t>
            </w:r>
          </w:p>
        </w:tc>
        <w:tc>
          <w:tcPr>
            <w:tcW w:w="1095" w:type="dxa"/>
            <w:tcBorders>
              <w:top w:val="nil"/>
              <w:left w:val="nil"/>
              <w:bottom w:val="nil"/>
              <w:right w:val="nil"/>
            </w:tcBorders>
            <w:vAlign w:val="bottom"/>
          </w:tcPr>
          <w:p w14:paraId="034CAC5D" w14:textId="7DEBC0DF" w:rsidR="00DA56AF" w:rsidRPr="00DA56AF" w:rsidRDefault="00DA56AF" w:rsidP="00DA56AF">
            <w:pPr>
              <w:spacing w:line="276" w:lineRule="auto"/>
              <w:jc w:val="right"/>
              <w:rPr>
                <w:b/>
                <w:bCs/>
                <w:i/>
                <w:iCs/>
                <w:color w:val="000000"/>
              </w:rPr>
            </w:pPr>
            <w:r w:rsidRPr="00DA56AF">
              <w:rPr>
                <w:b/>
                <w:bCs/>
                <w:color w:val="000000"/>
              </w:rPr>
              <w:t>0.004</w:t>
            </w:r>
          </w:p>
        </w:tc>
      </w:tr>
      <w:tr w:rsidR="00DA56AF" w:rsidRPr="00EA4B70" w14:paraId="05015A3A" w14:textId="77777777" w:rsidTr="00503F5A">
        <w:trPr>
          <w:jc w:val="center"/>
        </w:trPr>
        <w:tc>
          <w:tcPr>
            <w:tcW w:w="2371" w:type="dxa"/>
            <w:vMerge/>
            <w:tcBorders>
              <w:left w:val="nil"/>
              <w:right w:val="nil"/>
            </w:tcBorders>
            <w:vAlign w:val="center"/>
          </w:tcPr>
          <w:p w14:paraId="0F5F5BEA"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5855C698" w14:textId="4BC32ADB"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6DB0A3F6" w14:textId="06E1EF02" w:rsidR="00DA56AF" w:rsidRPr="00DA56AF" w:rsidRDefault="00DA56AF" w:rsidP="00DA56AF">
            <w:pPr>
              <w:spacing w:line="276" w:lineRule="auto"/>
              <w:jc w:val="right"/>
              <w:rPr>
                <w:color w:val="000000"/>
              </w:rPr>
            </w:pPr>
            <w:r w:rsidRPr="00DA56AF">
              <w:rPr>
                <w:color w:val="000000"/>
              </w:rPr>
              <w:t>0.053</w:t>
            </w:r>
          </w:p>
        </w:tc>
        <w:tc>
          <w:tcPr>
            <w:tcW w:w="1095" w:type="dxa"/>
            <w:tcBorders>
              <w:top w:val="nil"/>
              <w:left w:val="nil"/>
              <w:bottom w:val="nil"/>
              <w:right w:val="nil"/>
            </w:tcBorders>
            <w:vAlign w:val="bottom"/>
          </w:tcPr>
          <w:p w14:paraId="2C8F000A" w14:textId="6337DCF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vAlign w:val="bottom"/>
          </w:tcPr>
          <w:p w14:paraId="4C236EFC" w14:textId="5E565A91"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single" w:sz="4" w:space="0" w:color="auto"/>
              <w:right w:val="nil"/>
            </w:tcBorders>
            <w:vAlign w:val="bottom"/>
          </w:tcPr>
          <w:p w14:paraId="06658CDF" w14:textId="2E43F5F5" w:rsidR="00DA56AF" w:rsidRPr="00DA56AF" w:rsidRDefault="00DA56AF" w:rsidP="00DA56AF">
            <w:pPr>
              <w:spacing w:line="276" w:lineRule="auto"/>
              <w:jc w:val="right"/>
              <w:rPr>
                <w:color w:val="000000"/>
              </w:rPr>
            </w:pPr>
            <w:r w:rsidRPr="00DA56AF">
              <w:rPr>
                <w:color w:val="000000"/>
              </w:rPr>
              <w:t>0.901</w:t>
            </w:r>
          </w:p>
        </w:tc>
        <w:tc>
          <w:tcPr>
            <w:tcW w:w="1095" w:type="dxa"/>
            <w:tcBorders>
              <w:top w:val="nil"/>
              <w:left w:val="nil"/>
              <w:bottom w:val="single" w:sz="4" w:space="0" w:color="auto"/>
              <w:right w:val="nil"/>
            </w:tcBorders>
            <w:vAlign w:val="bottom"/>
          </w:tcPr>
          <w:p w14:paraId="00D9F9E4" w14:textId="2185E03F"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DA56AF" w:rsidRPr="00EA4B70" w:rsidRDefault="00DA56AF" w:rsidP="00DA56AF">
            <w:pPr>
              <w:spacing w:line="276" w:lineRule="auto"/>
              <w:rPr>
                <w:color w:val="000000"/>
              </w:rPr>
            </w:pPr>
            <w:r w:rsidRPr="00EA4B70">
              <w:rPr>
                <w:b/>
                <w:bCs/>
                <w:i/>
                <w:iCs/>
                <w:color w:val="000000" w:themeColor="text1"/>
                <w:lang w:val="el-GR"/>
              </w:rPr>
              <w:t>β</w:t>
            </w:r>
          </w:p>
          <w:p w14:paraId="7EB647A5" w14:textId="24B21223"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24</w:t>
            </w:r>
          </w:p>
          <w:p w14:paraId="71D9C5AB" w14:textId="60BF483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40</w:t>
            </w:r>
          </w:p>
        </w:tc>
        <w:tc>
          <w:tcPr>
            <w:tcW w:w="1749" w:type="dxa"/>
            <w:tcBorders>
              <w:top w:val="single" w:sz="4" w:space="0" w:color="auto"/>
              <w:left w:val="nil"/>
              <w:bottom w:val="nil"/>
              <w:right w:val="nil"/>
            </w:tcBorders>
            <w:vAlign w:val="center"/>
          </w:tcPr>
          <w:p w14:paraId="4A8116F3" w14:textId="1B364E7B" w:rsidR="00DA56AF" w:rsidRPr="00EA4B70" w:rsidRDefault="00DA56AF" w:rsidP="00DA56AF">
            <w:pPr>
              <w:spacing w:line="276" w:lineRule="auto"/>
              <w:rPr>
                <w:i/>
                <w:iCs/>
                <w:color w:val="000000" w:themeColor="text1"/>
              </w:rPr>
            </w:pPr>
            <w:r w:rsidRPr="00EA4B70">
              <w:rPr>
                <w:i/>
                <w:iCs/>
                <w:color w:val="000000"/>
              </w:rPr>
              <w:t>Soil N</w:t>
            </w:r>
          </w:p>
        </w:tc>
        <w:tc>
          <w:tcPr>
            <w:tcW w:w="1455" w:type="dxa"/>
            <w:tcBorders>
              <w:top w:val="single" w:sz="4" w:space="0" w:color="auto"/>
              <w:left w:val="nil"/>
              <w:bottom w:val="nil"/>
              <w:right w:val="nil"/>
            </w:tcBorders>
            <w:vAlign w:val="bottom"/>
          </w:tcPr>
          <w:p w14:paraId="555A3C6C" w14:textId="2965F3F4" w:rsidR="00DA56AF" w:rsidRPr="00DA56AF" w:rsidRDefault="00DA56AF" w:rsidP="00DA56AF">
            <w:pPr>
              <w:spacing w:line="276" w:lineRule="auto"/>
              <w:jc w:val="right"/>
              <w:rPr>
                <w:color w:val="000000"/>
              </w:rPr>
            </w:pPr>
            <w:r w:rsidRPr="00DA56AF">
              <w:rPr>
                <w:color w:val="000000"/>
              </w:rPr>
              <w:t>-0.172</w:t>
            </w:r>
          </w:p>
        </w:tc>
        <w:tc>
          <w:tcPr>
            <w:tcW w:w="1095" w:type="dxa"/>
            <w:tcBorders>
              <w:top w:val="single" w:sz="4" w:space="0" w:color="auto"/>
              <w:left w:val="nil"/>
              <w:bottom w:val="nil"/>
              <w:right w:val="nil"/>
            </w:tcBorders>
            <w:vAlign w:val="bottom"/>
          </w:tcPr>
          <w:p w14:paraId="01CCD467" w14:textId="6386B5C3"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A2887BF" w14:textId="77777777" w:rsidTr="00503F5A">
        <w:trPr>
          <w:jc w:val="center"/>
        </w:trPr>
        <w:tc>
          <w:tcPr>
            <w:tcW w:w="2371" w:type="dxa"/>
            <w:vMerge/>
            <w:tcBorders>
              <w:left w:val="nil"/>
              <w:right w:val="nil"/>
            </w:tcBorders>
            <w:vAlign w:val="bottom"/>
          </w:tcPr>
          <w:p w14:paraId="70AA26C7"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A9E8226" w14:textId="3E534680"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3DF3CE56" w14:textId="5B556DD2" w:rsidR="00DA56AF" w:rsidRPr="00DA56AF" w:rsidRDefault="00DA56AF" w:rsidP="00DA56AF">
            <w:pPr>
              <w:spacing w:line="276" w:lineRule="auto"/>
              <w:jc w:val="right"/>
              <w:rPr>
                <w:color w:val="000000"/>
              </w:rPr>
            </w:pPr>
            <w:r w:rsidRPr="00DA56AF">
              <w:rPr>
                <w:color w:val="000000"/>
              </w:rPr>
              <w:t>-0.176</w:t>
            </w:r>
          </w:p>
        </w:tc>
        <w:tc>
          <w:tcPr>
            <w:tcW w:w="1095" w:type="dxa"/>
            <w:tcBorders>
              <w:top w:val="nil"/>
              <w:left w:val="nil"/>
              <w:bottom w:val="nil"/>
              <w:right w:val="nil"/>
            </w:tcBorders>
            <w:vAlign w:val="bottom"/>
          </w:tcPr>
          <w:p w14:paraId="4D3F8D9C" w14:textId="2C559AF5" w:rsidR="00DA56AF" w:rsidRPr="00DA56AF" w:rsidRDefault="00DA56AF" w:rsidP="00DA56AF">
            <w:pPr>
              <w:spacing w:line="276" w:lineRule="auto"/>
              <w:jc w:val="right"/>
              <w:rPr>
                <w:b/>
                <w:bCs/>
                <w:i/>
                <w:iCs/>
                <w:color w:val="000000"/>
              </w:rPr>
            </w:pPr>
            <w:r w:rsidRPr="00DA56AF">
              <w:rPr>
                <w:b/>
                <w:bCs/>
                <w:color w:val="000000"/>
              </w:rPr>
              <w:t>0.009</w:t>
            </w:r>
          </w:p>
        </w:tc>
      </w:tr>
      <w:tr w:rsidR="00DA56AF" w:rsidRPr="00EA4B70" w14:paraId="2FB1D150" w14:textId="77777777" w:rsidTr="00503F5A">
        <w:trPr>
          <w:jc w:val="center"/>
        </w:trPr>
        <w:tc>
          <w:tcPr>
            <w:tcW w:w="2371" w:type="dxa"/>
            <w:vMerge/>
            <w:tcBorders>
              <w:left w:val="nil"/>
              <w:right w:val="nil"/>
            </w:tcBorders>
            <w:vAlign w:val="bottom"/>
          </w:tcPr>
          <w:p w14:paraId="79BF3ABF"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383D986A" w14:textId="0EDB266E"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2E0CEB0F" w14:textId="6B26834A" w:rsidR="00DA56AF" w:rsidRPr="00DA56AF" w:rsidRDefault="00DA56AF" w:rsidP="00DA56AF">
            <w:pPr>
              <w:spacing w:line="276" w:lineRule="auto"/>
              <w:jc w:val="right"/>
              <w:rPr>
                <w:color w:val="000000"/>
              </w:rPr>
            </w:pPr>
            <w:r w:rsidRPr="00DA56AF">
              <w:rPr>
                <w:color w:val="000000"/>
              </w:rPr>
              <w:t>-0.177</w:t>
            </w:r>
          </w:p>
        </w:tc>
        <w:tc>
          <w:tcPr>
            <w:tcW w:w="1095" w:type="dxa"/>
            <w:tcBorders>
              <w:top w:val="nil"/>
              <w:left w:val="nil"/>
              <w:bottom w:val="nil"/>
              <w:right w:val="nil"/>
            </w:tcBorders>
            <w:vAlign w:val="bottom"/>
          </w:tcPr>
          <w:p w14:paraId="40A25C0A" w14:textId="3F87A95D" w:rsidR="00DA56AF" w:rsidRPr="00DA56AF" w:rsidRDefault="00DA56AF" w:rsidP="00DA56AF">
            <w:pPr>
              <w:spacing w:line="276" w:lineRule="auto"/>
              <w:jc w:val="right"/>
              <w:rPr>
                <w:b/>
                <w:bCs/>
                <w:color w:val="000000"/>
              </w:rPr>
            </w:pPr>
            <w:r w:rsidRPr="00DA56AF">
              <w:rPr>
                <w:b/>
                <w:bCs/>
                <w:color w:val="000000"/>
              </w:rPr>
              <w:t>0.005</w:t>
            </w:r>
          </w:p>
        </w:tc>
      </w:tr>
      <w:tr w:rsidR="00DA56AF" w:rsidRPr="00EA4B70" w14:paraId="6B87AA05" w14:textId="77777777" w:rsidTr="00074EAE">
        <w:trPr>
          <w:jc w:val="center"/>
        </w:trPr>
        <w:tc>
          <w:tcPr>
            <w:tcW w:w="2371" w:type="dxa"/>
            <w:vMerge/>
            <w:tcBorders>
              <w:left w:val="nil"/>
              <w:right w:val="nil"/>
            </w:tcBorders>
            <w:vAlign w:val="bottom"/>
          </w:tcPr>
          <w:p w14:paraId="1FEC575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8DFA435" w14:textId="6C76A96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46AB6BE8" w14:textId="0FF86B0A" w:rsidR="00DA56AF" w:rsidRPr="00DA56AF" w:rsidRDefault="00DA56AF" w:rsidP="00DA56AF">
            <w:pPr>
              <w:spacing w:line="276" w:lineRule="auto"/>
              <w:jc w:val="right"/>
              <w:rPr>
                <w:color w:val="000000"/>
              </w:rPr>
            </w:pPr>
            <w:r w:rsidRPr="00DA56AF">
              <w:rPr>
                <w:color w:val="000000"/>
              </w:rPr>
              <w:t>0.513</w:t>
            </w:r>
          </w:p>
        </w:tc>
        <w:tc>
          <w:tcPr>
            <w:tcW w:w="1095" w:type="dxa"/>
            <w:tcBorders>
              <w:top w:val="nil"/>
              <w:left w:val="nil"/>
              <w:bottom w:val="nil"/>
              <w:right w:val="nil"/>
            </w:tcBorders>
            <w:vAlign w:val="bottom"/>
          </w:tcPr>
          <w:p w14:paraId="39577747" w14:textId="514F4869"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31C346E" w14:textId="77777777" w:rsidTr="00074EAE">
        <w:trPr>
          <w:jc w:val="center"/>
        </w:trPr>
        <w:tc>
          <w:tcPr>
            <w:tcW w:w="2371" w:type="dxa"/>
            <w:vMerge/>
            <w:tcBorders>
              <w:left w:val="nil"/>
              <w:bottom w:val="single" w:sz="4" w:space="0" w:color="auto"/>
              <w:right w:val="nil"/>
            </w:tcBorders>
            <w:vAlign w:val="bottom"/>
          </w:tcPr>
          <w:p w14:paraId="4E9269BE"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61EF7577" w14:textId="05CC0191"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7A2F19" w14:textId="4CD79EAA" w:rsidR="00DA56AF" w:rsidRPr="00DA56AF" w:rsidRDefault="00DA56AF" w:rsidP="00DA56AF">
            <w:pPr>
              <w:spacing w:line="276" w:lineRule="auto"/>
              <w:jc w:val="right"/>
              <w:rPr>
                <w:color w:val="000000"/>
              </w:rPr>
            </w:pPr>
            <w:r w:rsidRPr="00DA56AF">
              <w:rPr>
                <w:color w:val="000000"/>
              </w:rPr>
              <w:t>-0.064</w:t>
            </w:r>
          </w:p>
        </w:tc>
        <w:tc>
          <w:tcPr>
            <w:tcW w:w="1095" w:type="dxa"/>
            <w:tcBorders>
              <w:top w:val="nil"/>
              <w:left w:val="nil"/>
              <w:bottom w:val="single" w:sz="4" w:space="0" w:color="auto"/>
              <w:right w:val="nil"/>
            </w:tcBorders>
            <w:vAlign w:val="bottom"/>
          </w:tcPr>
          <w:p w14:paraId="7C6D95E4" w14:textId="0E0B4300" w:rsidR="00DA56AF" w:rsidRPr="00DA56AF" w:rsidRDefault="00DA56AF" w:rsidP="00DA56AF">
            <w:pPr>
              <w:spacing w:line="276" w:lineRule="auto"/>
              <w:jc w:val="right"/>
              <w:rPr>
                <w:b/>
                <w:bCs/>
                <w:i/>
                <w:iCs/>
                <w:color w:val="000000"/>
              </w:rPr>
            </w:pPr>
            <w:r w:rsidRPr="00DA56AF">
              <w:rPr>
                <w:color w:val="000000"/>
              </w:rPr>
              <w:t>0.451</w:t>
            </w:r>
          </w:p>
        </w:tc>
      </w:tr>
      <w:tr w:rsidR="00DA56AF" w:rsidRPr="00EA4B70" w14:paraId="7602C4C0" w14:textId="77777777" w:rsidTr="00DA56AF">
        <w:trPr>
          <w:jc w:val="center"/>
        </w:trPr>
        <w:tc>
          <w:tcPr>
            <w:tcW w:w="2371" w:type="dxa"/>
            <w:tcBorders>
              <w:top w:val="single" w:sz="4" w:space="0" w:color="auto"/>
              <w:left w:val="nil"/>
              <w:bottom w:val="single" w:sz="4" w:space="0" w:color="auto"/>
              <w:right w:val="nil"/>
            </w:tcBorders>
          </w:tcPr>
          <w:p w14:paraId="5FCFFE93" w14:textId="77777777" w:rsidR="00DA56AF" w:rsidRPr="00EA4B70" w:rsidRDefault="00DA56AF" w:rsidP="00DA56AF">
            <w:pPr>
              <w:spacing w:line="276" w:lineRule="auto"/>
              <w:rPr>
                <w:color w:val="000000"/>
              </w:rPr>
            </w:pPr>
            <w:r w:rsidRPr="00EA4B70">
              <w:rPr>
                <w:b/>
                <w:bCs/>
                <w:i/>
                <w:iCs/>
                <w:color w:val="000000"/>
              </w:rPr>
              <w:t>Soil N</w:t>
            </w:r>
          </w:p>
          <w:p w14:paraId="5D7A5634" w14:textId="7ADC9D1A"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15</w:t>
            </w:r>
          </w:p>
          <w:p w14:paraId="3C142951" w14:textId="61EB098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39</w:t>
            </w:r>
          </w:p>
        </w:tc>
        <w:tc>
          <w:tcPr>
            <w:tcW w:w="1749" w:type="dxa"/>
            <w:tcBorders>
              <w:top w:val="single" w:sz="4" w:space="0" w:color="auto"/>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95" w:type="dxa"/>
            <w:tcBorders>
              <w:top w:val="single" w:sz="4" w:space="0" w:color="auto"/>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31238C74" w14:textId="77777777" w:rsidTr="00DA56AF">
        <w:trPr>
          <w:jc w:val="center"/>
        </w:trPr>
        <w:tc>
          <w:tcPr>
            <w:tcW w:w="2371" w:type="dxa"/>
            <w:tcBorders>
              <w:top w:val="single" w:sz="4" w:space="0" w:color="auto"/>
              <w:left w:val="nil"/>
              <w:bottom w:val="single" w:sz="4" w:space="0" w:color="auto"/>
              <w:right w:val="nil"/>
            </w:tcBorders>
          </w:tcPr>
          <w:p w14:paraId="41AFB662" w14:textId="77777777" w:rsidR="00DA56AF" w:rsidRPr="00EA4B70" w:rsidRDefault="00DA56AF" w:rsidP="00DA56AF">
            <w:pPr>
              <w:spacing w:line="276" w:lineRule="auto"/>
              <w:rPr>
                <w:color w:val="000000"/>
              </w:rPr>
            </w:pPr>
            <w:r w:rsidRPr="00EA4B70">
              <w:rPr>
                <w:b/>
                <w:bCs/>
                <w:i/>
                <w:iCs/>
                <w:color w:val="000000"/>
              </w:rPr>
              <w:t>VPD</w:t>
            </w:r>
            <w:r w:rsidRPr="00EA4B70">
              <w:rPr>
                <w:b/>
                <w:bCs/>
                <w:color w:val="000000"/>
                <w:vertAlign w:val="subscript"/>
              </w:rPr>
              <w:t>4</w:t>
            </w:r>
            <w:r w:rsidRPr="00EA4B70">
              <w:rPr>
                <w:color w:val="000000"/>
              </w:rPr>
              <w:t xml:space="preserve"> </w:t>
            </w:r>
          </w:p>
          <w:p w14:paraId="218C233B" w14:textId="1FA61DF5"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2</w:t>
            </w:r>
          </w:p>
          <w:p w14:paraId="32149DDC" w14:textId="2C8A3CDF"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6</w:t>
            </w:r>
          </w:p>
        </w:tc>
        <w:tc>
          <w:tcPr>
            <w:tcW w:w="1749" w:type="dxa"/>
            <w:tcBorders>
              <w:top w:val="single" w:sz="4" w:space="0" w:color="auto"/>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95" w:type="dxa"/>
            <w:tcBorders>
              <w:top w:val="single" w:sz="4" w:space="0" w:color="auto"/>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67703279" w14:textId="77777777" w:rsidR="00253023" w:rsidRPr="00EA541A" w:rsidRDefault="00253023" w:rsidP="00B95C39">
      <w:pPr>
        <w:spacing w:line="480" w:lineRule="auto"/>
        <w:rPr>
          <w:color w:val="000000" w:themeColor="text1"/>
        </w:rPr>
      </w:pPr>
    </w:p>
    <w:p w14:paraId="32515369" w14:textId="1BD23420" w:rsidR="003109E7" w:rsidRPr="009954E4" w:rsidRDefault="000C287B" w:rsidP="0025039E">
      <w:pPr>
        <w:spacing w:line="36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4965D32F" w:rsidR="002052B6" w:rsidRPr="000E5BEF" w:rsidRDefault="00144F70" w:rsidP="0025039E">
      <w:pPr>
        <w:spacing w:line="360" w:lineRule="auto"/>
        <w:rPr>
          <w:b/>
          <w:bCs/>
          <w:color w:val="000000" w:themeColor="text1"/>
        </w:rPr>
      </w:pPr>
      <w:r>
        <w:rPr>
          <w:b/>
          <w:bCs/>
          <w:noProof/>
          <w:color w:val="000000" w:themeColor="text1"/>
        </w:rPr>
        <w:drawing>
          <wp:inline distT="0" distB="0" distL="0" distR="0" wp14:anchorId="62639607" wp14:editId="766C0FFE">
            <wp:extent cx="5943600" cy="3082925"/>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943600" cy="3082925"/>
                    </a:xfrm>
                    <a:prstGeom prst="rect">
                      <a:avLst/>
                    </a:prstGeom>
                  </pic:spPr>
                </pic:pic>
              </a:graphicData>
            </a:graphic>
          </wp:inline>
        </w:drawing>
      </w:r>
    </w:p>
    <w:p w14:paraId="10E20C1A" w14:textId="77B7676F" w:rsidR="00BB2E9F" w:rsidRDefault="00FD5ABE" w:rsidP="0025039E">
      <w:pPr>
        <w:spacing w:line="360" w:lineRule="auto"/>
        <w:rPr>
          <w:color w:val="000000" w:themeColor="text1"/>
        </w:rPr>
      </w:pPr>
      <w:commentRangeStart w:id="742"/>
      <w:commentRangeStart w:id="743"/>
      <w:r>
        <w:rPr>
          <w:b/>
          <w:bCs/>
          <w:color w:val="000000" w:themeColor="text1"/>
        </w:rPr>
        <w:t>Figure 5</w:t>
      </w:r>
      <w:r>
        <w:rPr>
          <w:color w:val="000000" w:themeColor="text1"/>
        </w:rPr>
        <w:t xml:space="preserve"> </w:t>
      </w:r>
      <w:commentRangeEnd w:id="742"/>
      <w:r w:rsidR="00D0016D">
        <w:rPr>
          <w:rStyle w:val="CommentReference"/>
          <w:rFonts w:eastAsiaTheme="minorHAnsi" w:cs="Times New Roman (Body CS)"/>
        </w:rPr>
        <w:commentReference w:id="742"/>
      </w:r>
      <w:commentRangeEnd w:id="743"/>
      <w:r w:rsidR="00927477">
        <w:rPr>
          <w:rStyle w:val="CommentReference"/>
          <w:rFonts w:eastAsiaTheme="minorHAnsi" w:cs="Times New Roman (Body CS)"/>
        </w:rPr>
        <w:commentReference w:id="743"/>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w:t>
      </w:r>
      <w:r w:rsidR="00C445DC">
        <w:rPr>
          <w:color w:val="000000" w:themeColor="text1"/>
        </w:rPr>
        <w:t xml:space="preserve"> standardized coefficient</w:t>
      </w:r>
      <w:commentRangeStart w:id="744"/>
      <w:commentRangeStart w:id="745"/>
      <w:r w:rsidR="000B4C6C">
        <w:rPr>
          <w:color w:val="000000" w:themeColor="text1"/>
        </w:rPr>
        <w:t xml:space="preserve"> </w:t>
      </w:r>
      <w:commentRangeEnd w:id="744"/>
      <w:r w:rsidR="00F45FFB">
        <w:rPr>
          <w:rStyle w:val="CommentReference"/>
          <w:rFonts w:eastAsiaTheme="minorHAnsi" w:cs="Times New Roman (Body CS)"/>
        </w:rPr>
        <w:commentReference w:id="744"/>
      </w:r>
      <w:commentRangeEnd w:id="745"/>
      <w:r w:rsidR="00927477">
        <w:rPr>
          <w:rStyle w:val="CommentReference"/>
          <w:rFonts w:eastAsiaTheme="minorHAnsi" w:cs="Times New Roman (Body CS)"/>
        </w:rPr>
        <w:commentReference w:id="745"/>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commentRangeStart w:id="746"/>
      <w:r>
        <w:rPr>
          <w:b/>
          <w:bCs/>
          <w:color w:val="000000" w:themeColor="text1"/>
        </w:rPr>
        <w:lastRenderedPageBreak/>
        <w:t>D</w:t>
      </w:r>
      <w:r w:rsidR="00AA3362">
        <w:rPr>
          <w:b/>
          <w:bCs/>
          <w:color w:val="000000" w:themeColor="text1"/>
        </w:rPr>
        <w:t>iscussion</w:t>
      </w:r>
      <w:commentRangeEnd w:id="746"/>
      <w:r w:rsidR="00E42439">
        <w:rPr>
          <w:rStyle w:val="CommentReference"/>
          <w:rFonts w:eastAsiaTheme="minorHAnsi" w:cs="Times New Roman (Body CS)"/>
        </w:rPr>
        <w:commentReference w:id="746"/>
      </w:r>
    </w:p>
    <w:p w14:paraId="7A0EAE67" w14:textId="77A2CF26" w:rsidR="008829B8" w:rsidRDefault="001145EF" w:rsidP="0025039E">
      <w:pPr>
        <w:autoSpaceDE w:val="0"/>
        <w:autoSpaceDN w:val="0"/>
        <w:adjustRightInd w:val="0"/>
        <w:spacing w:line="360" w:lineRule="auto"/>
        <w:rPr>
          <w:ins w:id="747" w:author="Perkowski, Evan A" w:date="2023-01-12T17:31:00Z"/>
        </w:rPr>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w:t>
      </w:r>
      <w:r w:rsidR="00C445DC">
        <w:t xml:space="preserve"> </w:t>
      </w:r>
      <w:ins w:id="748" w:author="Perkowski, Evan A" w:date="2023-01-12T16:02:00Z">
        <w:r w:rsidR="00C445DC">
          <w:t xml:space="preserve">between leaf </w:t>
        </w:r>
        <w:r w:rsidR="00C445DC">
          <w:rPr>
            <w:i/>
            <w:iCs/>
          </w:rPr>
          <w:t>C</w:t>
        </w:r>
        <w:r w:rsidR="00C445DC">
          <w:rPr>
            <w:vertAlign w:val="subscript"/>
          </w:rPr>
          <w:t>i</w:t>
        </w:r>
        <w:r w:rsidR="00C445DC">
          <w:t>:</w:t>
        </w:r>
        <w:r w:rsidR="00C445DC">
          <w:rPr>
            <w:i/>
            <w:iCs/>
          </w:rPr>
          <w:t>C</w:t>
        </w:r>
        <w:r w:rsidR="00C445DC">
          <w:rPr>
            <w:vertAlign w:val="subscript"/>
          </w:rPr>
          <w:t>a</w:t>
        </w:r>
        <w:r w:rsidR="00C445DC">
          <w:t xml:space="preserve">, a pattern that has been confirmed across resource availability and climatic gradients </w:t>
        </w:r>
      </w:ins>
      <w:ins w:id="749" w:author="Perkowski, Evan A" w:date="2023-01-12T16:03:00Z">
        <w:r w:rsidR="00C445DC">
          <w:fldChar w:fldCharType="begin" w:fldLock="1"/>
        </w:r>
      </w:ins>
      <w:r w:rsidR="00C445D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page":"1-29","title":"Coordination of photosynthetic traits across soil and climate gradients","type":"article-journal"},"uris":["http://www.mendeley.com/documents/?uuid=21ffc03c-3e82-40b0-846f-1638da6585e7"]},{"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Paillassa et al. 2020, Westerband et al. 2022)","plainTextFormattedCitation":"(Perkowski et al. n.d., Paillassa et al. 2020, Westerband et al. 2022)","previouslyFormattedCitation":"(Perkowski et al. n.d., Paillassa et al. 2020, Westerband et al. 2022)"},"properties":{"noteIndex":0},"schema":"https://github.com/citation-style-language/schema/raw/master/csl-citation.json"}</w:instrText>
      </w:r>
      <w:r w:rsidR="00C445DC">
        <w:fldChar w:fldCharType="separate"/>
      </w:r>
      <w:r w:rsidR="00C445DC" w:rsidRPr="00C445DC">
        <w:rPr>
          <w:noProof/>
        </w:rPr>
        <w:t>(Perkowski et al. n.d., Paillassa et al. 2020, Westerband et al. 2022)</w:t>
      </w:r>
      <w:ins w:id="750" w:author="Perkowski, Evan A" w:date="2023-01-12T16:03:00Z">
        <w:r w:rsidR="00C445DC">
          <w:fldChar w:fldCharType="end"/>
        </w:r>
        <w:r w:rsidR="00C445DC">
          <w:t>.</w:t>
        </w:r>
      </w:ins>
      <w:ins w:id="751" w:author="Perkowski, Evan A" w:date="2023-01-12T17:33:00Z">
        <w:r w:rsidR="00504D35">
          <w:t xml:space="preserve"> However, </w:t>
        </w:r>
      </w:ins>
      <w:ins w:id="752" w:author="Perkowski, Evan A" w:date="2023-01-12T16:05:00Z">
        <w:r w:rsidR="00C445DC">
          <w:t xml:space="preserve">the theory also suggests that effects of soil resource availability on </w:t>
        </w:r>
        <w:r w:rsidR="00C445DC">
          <w:rPr>
            <w:i/>
            <w:iCs/>
          </w:rPr>
          <w:t>N</w:t>
        </w:r>
        <w:r w:rsidR="00C445DC">
          <w:rPr>
            <w:vertAlign w:val="subscript"/>
          </w:rPr>
          <w:t>area</w:t>
        </w:r>
        <w:r w:rsidR="00C445DC">
          <w:t xml:space="preserve"> </w:t>
        </w:r>
      </w:ins>
      <w:ins w:id="753" w:author="Perkowski, Evan A" w:date="2023-01-12T16:09:00Z">
        <w:r w:rsidR="00C445DC">
          <w:t>are</w:t>
        </w:r>
      </w:ins>
      <w:ins w:id="754" w:author="Perkowski, Evan A" w:date="2023-01-12T16:05:00Z">
        <w:r w:rsidR="00C445DC">
          <w:t xml:space="preserve"> mediated through changes in leaf </w:t>
        </w:r>
        <w:r w:rsidR="00C445DC">
          <w:rPr>
            <w:i/>
            <w:iCs/>
          </w:rPr>
          <w:t>C</w:t>
        </w:r>
        <w:r w:rsidR="00C445DC">
          <w:rPr>
            <w:vertAlign w:val="subscript"/>
          </w:rPr>
          <w:t>i</w:t>
        </w:r>
        <w:r w:rsidR="00C445DC">
          <w:t>:</w:t>
        </w:r>
        <w:r w:rsidR="00C445DC">
          <w:rPr>
            <w:i/>
            <w:iCs/>
          </w:rPr>
          <w:t>C</w:t>
        </w:r>
        <w:r w:rsidR="00C445DC">
          <w:rPr>
            <w:vertAlign w:val="subscript"/>
          </w:rPr>
          <w:t>a</w:t>
        </w:r>
        <w:r w:rsidR="00C445DC">
          <w:t xml:space="preserve"> due to shifts in </w:t>
        </w:r>
      </w:ins>
      <w:ins w:id="755" w:author="Perkowski, Evan A" w:date="2023-01-12T16:06:00Z">
        <w:r w:rsidR="00C445DC" w:rsidRPr="00C445DC">
          <w:rPr>
            <w:i/>
            <w:iCs/>
            <w:lang w:val="el-GR"/>
          </w:rPr>
          <w:t>β</w:t>
        </w:r>
      </w:ins>
      <w:ins w:id="756" w:author="Perkowski, Evan A" w:date="2023-01-12T17:33:00Z">
        <w:r w:rsidR="00504D35">
          <w:t xml:space="preserve"> </w:t>
        </w:r>
        <w:r w:rsidR="00504D35">
          <w:fldChar w:fldCharType="begin" w:fldLock="1"/>
        </w:r>
        <w:r w:rsidR="00504D35">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mendeley":{"formattedCitation":"(Wang et al. 2017a, Stocker et al. 2020)","plainTextFormattedCitation":"(Wang et al. 2017a, Stocker et al. 2020)"},"properties":{"noteIndex":0},"schema":"https://github.com/citation-style-language/schema/raw/master/csl-citation.json"}</w:instrText>
        </w:r>
        <w:r w:rsidR="00504D35">
          <w:fldChar w:fldCharType="separate"/>
        </w:r>
        <w:r w:rsidR="00504D35" w:rsidRPr="00C445DC">
          <w:rPr>
            <w:noProof/>
          </w:rPr>
          <w:t>(Wang et al. 2017a, Stocker et al. 2020)</w:t>
        </w:r>
        <w:r w:rsidR="00504D35">
          <w:fldChar w:fldCharType="end"/>
        </w:r>
        <w:r w:rsidR="00504D35">
          <w:t xml:space="preserve">, </w:t>
        </w:r>
      </w:ins>
      <w:ins w:id="757" w:author="Perkowski, Evan A" w:date="2023-01-12T17:34:00Z">
        <w:r w:rsidR="00504D35">
          <w:t>though no manipulative or environmental gradient study has tested these patterns.</w:t>
        </w:r>
      </w:ins>
    </w:p>
    <w:p w14:paraId="1FE0CA41" w14:textId="7F0B755B" w:rsidR="00A46B75" w:rsidRPr="009C4309" w:rsidRDefault="001145EF" w:rsidP="0025039E">
      <w:pPr>
        <w:autoSpaceDE w:val="0"/>
        <w:autoSpaceDN w:val="0"/>
        <w:adjustRightInd w:val="0"/>
        <w:spacing w:line="36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758"/>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commentRangeEnd w:id="758"/>
      <w:proofErr w:type="gramEnd"/>
      <w:r w:rsidR="009157F8">
        <w:rPr>
          <w:rStyle w:val="CommentReference"/>
          <w:rFonts w:eastAsiaTheme="minorHAnsi" w:cs="Times New Roman (Body CS)"/>
        </w:rPr>
        <w:commentReference w:id="758"/>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759"/>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759"/>
      <w:r w:rsidR="009157F8">
        <w:rPr>
          <w:rStyle w:val="CommentReference"/>
          <w:rFonts w:eastAsiaTheme="minorHAnsi" w:cs="Times New Roman (Body CS)"/>
        </w:rPr>
        <w:commentReference w:id="759"/>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760"/>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760"/>
      <w:r w:rsidR="009157F8">
        <w:rPr>
          <w:rStyle w:val="CommentReference"/>
          <w:rFonts w:eastAsiaTheme="minorHAnsi" w:cs="Times New Roman (Body CS)"/>
        </w:rPr>
        <w:commentReference w:id="760"/>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6436E70F" w:rsidR="007D4062" w:rsidRPr="007D4062" w:rsidRDefault="007D4062" w:rsidP="0025039E">
      <w:pPr>
        <w:autoSpaceDE w:val="0"/>
        <w:autoSpaceDN w:val="0"/>
        <w:adjustRightInd w:val="0"/>
        <w:spacing w:line="36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E1AD72D" w:rsidR="00F36A5B" w:rsidRDefault="00634047" w:rsidP="0025039E">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w:t>
      </w:r>
      <w:r w:rsidR="0028171B">
        <w:lastRenderedPageBreak/>
        <w:t xml:space="preserve">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761"/>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et al. 2004, Dong et al. 2017, 2022, Querejeta et al. 2022)","plainTextFormattedCitation":"(Wright et al. 2004, Dong et al. 2017, 2022, Querejeta et al. 2022)","previouslyFormattedCitation":"(Wright et al. 2004, Dong et al. 2017, 2022, Querejeta et al. 2022)"},"properties":{"noteIndex":0},"schema":"https://github.com/citation-style-language/schema/raw/master/csl-citation.json"}</w:instrText>
      </w:r>
      <w:r w:rsidR="007D4062">
        <w:fldChar w:fldCharType="separate"/>
      </w:r>
      <w:r w:rsidR="0025039E" w:rsidRPr="0025039E">
        <w:rPr>
          <w:noProof/>
        </w:rPr>
        <w:t>(Wright et al. 2004, Dong et al. 2017, 2022, Querejeta et al. 2022)</w:t>
      </w:r>
      <w:r w:rsidR="007D4062">
        <w:fldChar w:fldCharType="end"/>
      </w:r>
      <w:r w:rsidR="007D4062">
        <w:t>.</w:t>
      </w:r>
      <w:commentRangeEnd w:id="761"/>
      <w:r w:rsidR="004025A1">
        <w:rPr>
          <w:rStyle w:val="CommentReference"/>
          <w:rFonts w:eastAsiaTheme="minorHAnsi" w:cs="Times New Roman (Body CS)"/>
        </w:rPr>
        <w:commentReference w:id="761"/>
      </w:r>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25039E">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198C3478"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25039E">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et al. 2020, Peng et al. 2021, Dong et al. 2022, Westerband et al. 2022)","plainTextFormattedCitation":"(Paillassa et al. 2020, Peng et al. 2021, Dong et al. 2022, Westerband et al. 2022)","previouslyFormattedCitation":"(Paillassa et al. 2020, Peng et al. 2021, Dong et al. 2022, Westerband et al. 2022)"},"properties":{"noteIndex":0},"schema":"https://github.com/citation-style-language/schema/raw/master/csl-citation.json"}</w:instrText>
      </w:r>
      <w:r w:rsidR="005A2C5C">
        <w:rPr>
          <w:color w:val="000000" w:themeColor="text1"/>
        </w:rPr>
        <w:fldChar w:fldCharType="separate"/>
      </w:r>
      <w:r w:rsidR="0025039E" w:rsidRPr="0025039E">
        <w:rPr>
          <w:noProof/>
          <w:color w:val="000000" w:themeColor="text1"/>
        </w:rPr>
        <w:t>(Paillassa et al. 2020, Peng et al. 2021, Dong et al. 2022, Westerband et al.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w:t>
      </w:r>
      <w:r>
        <w:rPr>
          <w:color w:val="000000" w:themeColor="text1"/>
        </w:rPr>
        <w:lastRenderedPageBreak/>
        <w:t xml:space="preserve">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6DD72F6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762"/>
      <w:r w:rsidR="00B85BE0">
        <w:rPr>
          <w:i/>
          <w:iCs/>
          <w:color w:val="000000" w:themeColor="text1"/>
        </w:rPr>
        <w:t>but is also negatively correlated with site vapor pressure deficit</w:t>
      </w:r>
      <w:commentRangeEnd w:id="762"/>
      <w:r w:rsidR="008042A0">
        <w:rPr>
          <w:rStyle w:val="CommentReference"/>
          <w:rFonts w:eastAsiaTheme="minorHAnsi" w:cs="Times New Roman (Body CS)"/>
        </w:rPr>
        <w:commentReference w:id="762"/>
      </w:r>
    </w:p>
    <w:p w14:paraId="5116A5A2" w14:textId="4A285625" w:rsidR="00032518" w:rsidRDefault="00032518" w:rsidP="0025039E">
      <w:pPr>
        <w:autoSpaceDE w:val="0"/>
        <w:autoSpaceDN w:val="0"/>
        <w:adjustRightInd w:val="0"/>
        <w:spacing w:line="360" w:lineRule="auto"/>
        <w:ind w:firstLine="720"/>
        <w:rPr>
          <w:color w:val="000000" w:themeColor="text1"/>
        </w:rPr>
      </w:pPr>
      <w:commentRangeStart w:id="763"/>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763"/>
      <w:r w:rsidR="00C86368">
        <w:rPr>
          <w:rStyle w:val="CommentReference"/>
          <w:rFonts w:eastAsiaTheme="minorHAnsi" w:cs="Times New Roman (Body CS)"/>
        </w:rPr>
        <w:commentReference w:id="763"/>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2AB651C5" w:rsidR="005B6568" w:rsidRDefault="006957FE" w:rsidP="0025039E">
      <w:pPr>
        <w:autoSpaceDE w:val="0"/>
        <w:autoSpaceDN w:val="0"/>
        <w:adjustRightInd w:val="0"/>
        <w:spacing w:line="36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764"/>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764"/>
      <w:proofErr w:type="gramEnd"/>
      <w:r w:rsidR="00DF37F5">
        <w:rPr>
          <w:rStyle w:val="CommentReference"/>
          <w:rFonts w:eastAsiaTheme="minorHAnsi" w:cs="Times New Roman (Body CS)"/>
        </w:rPr>
        <w:commentReference w:id="764"/>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sidR="00FB6FEA">
        <w:rPr>
          <w:color w:val="000000" w:themeColor="text1"/>
        </w:rPr>
        <w:t xml:space="preserve"> through a</w:t>
      </w:r>
      <w:ins w:id="765"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w:t>
      </w:r>
      <w:r>
        <w:rPr>
          <w:color w:val="000000" w:themeColor="text1"/>
        </w:rPr>
        <w:lastRenderedPageBreak/>
        <w:t xml:space="preserve">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58DAE645"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w:t>
      </w:r>
      <w:commentRangeStart w:id="766"/>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766"/>
      <w:r w:rsidR="00D857C9">
        <w:rPr>
          <w:rStyle w:val="CommentReference"/>
          <w:rFonts w:eastAsiaTheme="minorHAnsi" w:cs="Times New Roman (Body CS)"/>
        </w:rPr>
        <w:commentReference w:id="766"/>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767"/>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767"/>
      <w:proofErr w:type="gramEnd"/>
      <w:r w:rsidR="00BE3C65">
        <w:rPr>
          <w:rStyle w:val="CommentReference"/>
          <w:rFonts w:eastAsiaTheme="minorHAnsi" w:cs="Times New Roman (Body CS)"/>
        </w:rPr>
        <w:commentReference w:id="767"/>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34EF46B5"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w:t>
      </w:r>
      <w:r w:rsidR="00722EFC">
        <w:rPr>
          <w:color w:val="000000" w:themeColor="text1"/>
        </w:rPr>
        <w:lastRenderedPageBreak/>
        <w:t>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25039E">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et al. 2017, 2022, Paillassa et al. 2020, Westerband et al. 2022)","plainTextFormattedCitation":"(Dong et al. 2017, 2022, Paillassa et al. 2020, Westerband et al. 2022)","previouslyFormattedCitation":"(Dong et al. 2017, 2022, Paillassa et al. 2020, Westerband et al. 2022)"},"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Dong et al. 2017, 2022, Paillassa et al. 2020, Westerband et al. 2022)</w:t>
      </w:r>
      <w:r w:rsidR="00722EFC">
        <w:rPr>
          <w:color w:val="000000" w:themeColor="text1"/>
        </w:rPr>
        <w:fldChar w:fldCharType="end"/>
      </w:r>
      <w:r w:rsidR="002D12B6">
        <w:rPr>
          <w:color w:val="000000" w:themeColor="text1"/>
        </w:rPr>
        <w:t>.</w:t>
      </w:r>
    </w:p>
    <w:p w14:paraId="50911CBE" w14:textId="063815AC" w:rsidR="00D102F3" w:rsidRDefault="002D12B6" w:rsidP="0025039E">
      <w:pPr>
        <w:autoSpaceDE w:val="0"/>
        <w:autoSpaceDN w:val="0"/>
        <w:adjustRightInd w:val="0"/>
        <w:spacing w:line="36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768"/>
      <w:r w:rsidR="00D1020A">
        <w:rPr>
          <w:color w:val="000000" w:themeColor="text1"/>
        </w:rPr>
        <w:t xml:space="preserve">decreased </w:t>
      </w:r>
      <w:commentRangeEnd w:id="768"/>
      <w:r w:rsidR="00BE32FF">
        <w:rPr>
          <w:rStyle w:val="CommentReference"/>
          <w:rFonts w:eastAsiaTheme="minorHAnsi" w:cs="Times New Roman (Body CS)"/>
        </w:rPr>
        <w:commentReference w:id="768"/>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in </w:t>
      </w:r>
      <w:r w:rsidR="00F4054A">
        <w:t xml:space="preserve">leaf </w:t>
      </w:r>
      <w:proofErr w:type="gram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gramEnd"/>
      <w:r w:rsidR="00F4054A">
        <w:t xml:space="preserve"> due to decreasing vapor pressure deficit.</w:t>
      </w:r>
      <w:r w:rsidR="00D1020A">
        <w:rPr>
          <w:color w:val="000000" w:themeColor="text1"/>
        </w:rPr>
        <w:t xml:space="preserve"> </w:t>
      </w:r>
      <w:commentRangeStart w:id="769"/>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et al. 2020)","plainTextFormattedCitation":"(Grossiord et al. 2020)","previouslyFormattedCitation":"(Grossiord et al. 2020)"},"properties":{"noteIndex":0},"schema":"https://github.com/citation-style-language/schema/raw/master/csl-citation.json"}</w:instrText>
      </w:r>
      <w:r w:rsidR="008A6A49">
        <w:rPr>
          <w:color w:val="000000" w:themeColor="text1"/>
        </w:rPr>
        <w:fldChar w:fldCharType="separate"/>
      </w:r>
      <w:r w:rsidR="0025039E" w:rsidRPr="0025039E">
        <w:rPr>
          <w:noProof/>
          <w:color w:val="000000" w:themeColor="text1"/>
        </w:rPr>
        <w:t>(Grossiord et al. 2020)</w:t>
      </w:r>
      <w:r w:rsidR="008A6A49">
        <w:rPr>
          <w:color w:val="000000" w:themeColor="text1"/>
        </w:rPr>
        <w:fldChar w:fldCharType="end"/>
      </w:r>
      <w:r w:rsidR="00971E03">
        <w:rPr>
          <w:color w:val="000000" w:themeColor="text1"/>
        </w:rPr>
        <w:t>.</w:t>
      </w:r>
      <w:commentRangeEnd w:id="769"/>
      <w:r w:rsidR="00BE32FF">
        <w:rPr>
          <w:rStyle w:val="CommentReference"/>
          <w:rFonts w:eastAsiaTheme="minorHAnsi" w:cs="Times New Roman (Body CS)"/>
        </w:rPr>
        <w:commentReference w:id="769"/>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197606FE"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gram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gram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 xml:space="preserve">they do not </w:t>
      </w:r>
      <w:r w:rsidR="003C0438">
        <w:rPr>
          <w:color w:val="000000" w:themeColor="text1"/>
        </w:rPr>
        <w:lastRenderedPageBreak/>
        <w:t>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gramStart"/>
      <w:r w:rsidR="00B75C7A">
        <w:rPr>
          <w:i/>
          <w:iCs/>
        </w:rPr>
        <w:t>C</w:t>
      </w:r>
      <w:r w:rsidR="00B75C7A">
        <w:rPr>
          <w:vertAlign w:val="subscript"/>
        </w:rPr>
        <w:t>i</w:t>
      </w:r>
      <w:r w:rsidR="00B75C7A">
        <w:t>:</w:t>
      </w:r>
      <w:r w:rsidR="00B75C7A">
        <w:rPr>
          <w:i/>
          <w:iCs/>
        </w:rPr>
        <w:t>C</w:t>
      </w:r>
      <w:r w:rsidR="00B75C7A">
        <w:rPr>
          <w:vertAlign w:val="subscript"/>
        </w:rPr>
        <w:t>a</w:t>
      </w:r>
      <w:r w:rsidR="003C0438">
        <w:t>.</w:t>
      </w:r>
      <w:proofErr w:type="gramEnd"/>
      <w:r w:rsidR="00BE60E6">
        <w:t xml:space="preserve"> </w:t>
      </w:r>
    </w:p>
    <w:p w14:paraId="1F0BCD4F" w14:textId="0AC0D3D9" w:rsidR="00BE60E6" w:rsidRDefault="00B75C7A" w:rsidP="0025039E">
      <w:pPr>
        <w:autoSpaceDE w:val="0"/>
        <w:autoSpaceDN w:val="0"/>
        <w:adjustRightInd w:val="0"/>
        <w:spacing w:line="36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770"/>
      <w:r w:rsidR="000C63A9">
        <w:t xml:space="preserve">s a direct result of generally lower stomatal conductance rates and consequent lower leaf </w:t>
      </w:r>
      <w:proofErr w:type="gram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770"/>
      <w:proofErr w:type="gramEnd"/>
      <w:r w:rsidR="006A428A">
        <w:rPr>
          <w:rStyle w:val="CommentReference"/>
          <w:rFonts w:eastAsiaTheme="minorHAnsi" w:cs="Times New Roman (Body CS)"/>
        </w:rPr>
        <w:commentReference w:id="770"/>
      </w:r>
      <w:r w:rsidR="00CF2746">
        <w:t xml:space="preserve">, which 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771"/>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gram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gram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771"/>
      <w:r w:rsidR="00440EAD">
        <w:rPr>
          <w:rStyle w:val="CommentReference"/>
          <w:rFonts w:eastAsiaTheme="minorHAnsi" w:cs="Times New Roman (Body CS)"/>
        </w:rPr>
        <w:commentReference w:id="771"/>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6FAF4FAB" w:rsidR="00C04141" w:rsidRDefault="00BE60E6" w:rsidP="0025039E">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w:t>
      </w:r>
      <w:proofErr w:type="gramStart"/>
      <w:r w:rsidR="006D10DC">
        <w:t xml:space="preserve">from </w:t>
      </w:r>
      <w:ins w:id="772" w:author="Nick Smith" w:date="2022-12-30T15:55:00Z">
        <w:r w:rsidR="00440EAD">
          <w:t>?</w:t>
        </w:r>
      </w:ins>
      <w:proofErr w:type="gramEnd"/>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3183FC4E" w14:textId="262F140A" w:rsidR="006039C0" w:rsidRPr="00B626C6" w:rsidRDefault="00F17D1D" w:rsidP="0025039E">
      <w:pPr>
        <w:spacing w:line="36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3B83E572" w:rsidR="006039C0" w:rsidRP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960AAB1" w14:textId="253096AB" w:rsidR="00C445DC" w:rsidRPr="00C445DC" w:rsidRDefault="00AA3362" w:rsidP="00C445DC">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445DC" w:rsidRPr="00C445DC">
        <w:rPr>
          <w:noProof/>
        </w:rPr>
        <w:t>Adams, M. A., T. L. Turnbull, J. I. Sprent, and N. Buchmann. 2016. Legumes are different: Leaf nitrogen, photosynthesis, and water use efficiency. Proceedings of the National Academy of Sciences of the United States of America 113:4098–4103.</w:t>
      </w:r>
    </w:p>
    <w:p w14:paraId="5C81012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ae, K., T. J. Fahey, R. D. Yanai, and M. Fisk. 2015. Soil nitrogen availability affects belowground carbon allocation and soil respiration in northern hardwood forests of New Hampshire. Ecosystems 18:1179–1191.</w:t>
      </w:r>
    </w:p>
    <w:p w14:paraId="5C16C9A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ates, D., M. Mächler, B. Bolker, and S. Walker. 2015. Fitting linear mixed-effects models using lme4. Journal of Statistical Software 67:1–48.</w:t>
      </w:r>
    </w:p>
    <w:p w14:paraId="7142EF3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eaudette, D., J. Skovlin, S. Roeker, and A. Brown. 2022. soilDB: Soil Database Interface.</w:t>
      </w:r>
    </w:p>
    <w:p w14:paraId="2FE12D1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ernacchi, C. J., E. L. Singsaas, C. Pimentel, A. R. Portis, and S. P. Long. 2001. Improved temperature response functions for models of Rubisco-limited photosynthesis. Plant, Cell and Environment 24:253–259.</w:t>
      </w:r>
    </w:p>
    <w:p w14:paraId="6C8B7FB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ialic‐Murphy, L., N. G. Smith, P. Voothuluru, R. M. McElderry, M. D. Roche, S. T. Cassidy, S. N. Kivlin, and S. Kalisz. 2021. Invasion‐induced root–fungal disruptions alter plant water and nitrogen economies. Ecology Letters 24:1145–1156.</w:t>
      </w:r>
    </w:p>
    <w:p w14:paraId="3EB0018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loomfield, K. J., B. D. Stocker, T. F. Keenan, and I. C. Prentice. 2022. Environmental controls on the light use efficiency of terrestrial gross primary production. Page Global Change Biology.</w:t>
      </w:r>
    </w:p>
    <w:p w14:paraId="013659F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ooth, B. B. B., C. D. Jones, M. Collins, I. J. Totterdell, P. M. Cox, S. Sitch, C. Huntingford, R. A. Betts, G. R. Harris, and J. Lloyd. 2012. High sensitivity of future global warming to land carbon cycle processes. Environmental Research Letters 7:024002.</w:t>
      </w:r>
    </w:p>
    <w:p w14:paraId="1D259FF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Braghiere, R. K., J. B. Fisher, K. Allen, E. R. Brzostek, M. Shi, X. Yang, D. M. Ricciuto, R. A. </w:t>
      </w:r>
      <w:r w:rsidRPr="00C445DC">
        <w:rPr>
          <w:noProof/>
        </w:rPr>
        <w:lastRenderedPageBreak/>
        <w:t>Fisher, Q. Zhu, and R. P. Phillips. 2022. Modeling global carbon costs of plant nitrogen and phosphorus acquisition. Journal of Advances in Modeling Earth Systems 14:1–23.</w:t>
      </w:r>
    </w:p>
    <w:p w14:paraId="477579C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rzostek, E. R., D. Dragoni, H. P. Schmid, A. F. Rahman, D. Sims, C. A. Wayson, D. J. Johnson, and R. P. Phillips. 2014. Chronic water stress reduces tree growth and the carbon sink of deciduous hardwood forests. Global Change Biology 20:2531–2539.</w:t>
      </w:r>
    </w:p>
    <w:p w14:paraId="00CE9AF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ernusak, L. A., N. Ubierna, K. Winter, J. A. M. Holtum, J. D. Marshall, and G. D. Farquhar. 2013. Environmental and physiological determinants of carbon isotope discrimination in terrestrial plants. New Phytologist 200:950–965.</w:t>
      </w:r>
    </w:p>
    <w:p w14:paraId="111C67C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C445DC">
        <w:rPr>
          <w:noProof/>
          <w:vertAlign w:val="subscript"/>
        </w:rPr>
        <w:t>3</w:t>
      </w:r>
      <w:r w:rsidRPr="00C445DC">
        <w:rPr>
          <w:noProof/>
        </w:rPr>
        <w:t xml:space="preserve"> plants worldwide. Global Ecology and Biogeography 27:1056–1067.</w:t>
      </w:r>
    </w:p>
    <w:p w14:paraId="09C4FF0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ramer, W., and I. C. Prentice. 1988. Simulation of regional soil moisture deficits on a European scale. Norsk Geografisk Tidsskrift - Norwegian Journal of Geography 42:149–151.</w:t>
      </w:r>
    </w:p>
    <w:p w14:paraId="657973F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7F61E16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C445DC">
        <w:rPr>
          <w:noProof/>
        </w:rPr>
        <w:lastRenderedPageBreak/>
        <w:t>5148.</w:t>
      </w:r>
    </w:p>
    <w:p w14:paraId="6911A79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556AD3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B. J. Evans, S. Caddy-Retalic, A. J. Lowe, and I. J. Wright. 2017. Leaf nitrogen from first principles: field evidence for adaptive variation with climate. Biogeosciences 14:481–495.</w:t>
      </w:r>
    </w:p>
    <w:p w14:paraId="493FBF4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I. J. Wright, B. J. Evans, H. F. Togashi, S. Caddy-Retalic, F. A. McInerney, B. Sparrow, E. Leitch, and A. J. Lowe. 2020. Components of leaf‐trait variation along environmental gradients. New Phytologist 228:82–94.</w:t>
      </w:r>
    </w:p>
    <w:p w14:paraId="2D9A6F7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I. J. Wright, H. Wang, O. K. Atkin, K. J. Bloomfield, T. F. Domingues, S. M. Gleason, V. Maire, Y. Onoda, H. Poorter, and N. G. Smith. 2022. Leaf nitrogen from the perspective of optimal plant function. Journal of Ecology 110:2585–2602.</w:t>
      </w:r>
    </w:p>
    <w:p w14:paraId="18B2420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1989a. Partitioning of nitrogen between and within leaves grown under different irradiances. Functional Plant Biology 16:533.</w:t>
      </w:r>
    </w:p>
    <w:p w14:paraId="099BE9A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1989b. Photosynthesis and nitrogen relationships in leaves of C3 plants. Oecologia 78:9–19.</w:t>
      </w:r>
    </w:p>
    <w:p w14:paraId="3D60513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and J. R. Seemann. 1989. The allocation of protein nitrogen in the photosynthetic apparatus: costs, consequences, and control. Photosynthesis 8:183–205.</w:t>
      </w:r>
    </w:p>
    <w:p w14:paraId="33195E4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arquhar, G. D., J. R. Ehleringer, and K. T. Hubick. 1989. Carbon Isotope Discrimination and Photosynthesis. Annual Review of Plant Physiology and Plant Molecular Biology 40:503–537.</w:t>
      </w:r>
    </w:p>
    <w:p w14:paraId="6F4206A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3063E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eng, X. 1999. Trends in intrinsic water-use efficiency of natural trees for the past 100-200 years: A response to atmospheric CO2 concentration. Geochimica et Cosmochimica Acta 63:1891–1903.</w:t>
      </w:r>
    </w:p>
    <w:p w14:paraId="3197103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Field, C. B., and H. A. Mooney. 1986. The photosynthesis-nitrogen relationship in wild plants. Pages 25–55 </w:t>
      </w:r>
      <w:r w:rsidRPr="00C445DC">
        <w:rPr>
          <w:i/>
          <w:iCs/>
          <w:noProof/>
        </w:rPr>
        <w:t>in</w:t>
      </w:r>
      <w:r w:rsidRPr="00C445DC">
        <w:rPr>
          <w:noProof/>
        </w:rPr>
        <w:t xml:space="preserve"> T. J. Givnish, editor. On the Economy of Plant Form and Function. Cambridge University Press, Cambridge.</w:t>
      </w:r>
    </w:p>
    <w:p w14:paraId="0B5584D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6AD5FFC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Fox, J., and S. Weisberg. 2019. An R companion to applied regression. Third edit. Sage, </w:t>
      </w:r>
      <w:r w:rsidRPr="00C445DC">
        <w:rPr>
          <w:noProof/>
        </w:rPr>
        <w:lastRenderedPageBreak/>
        <w:t>Thousand Oaks, California.</w:t>
      </w:r>
    </w:p>
    <w:p w14:paraId="2EC3313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Grossiord, C., T. N. Buckley, L. A. Cernusak, K. A. Novick, B. Poulter, R. T. W. Siegwolf, J. S. Sperry, and N. G. McDowell. 2020. Plant responses to rising vapor pressure deficit. New Phytologist 226:1550–1566.</w:t>
      </w:r>
    </w:p>
    <w:p w14:paraId="1142F6D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5104B8B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ijmans, R. J. 2022. terra: Spatial Data Analysis.</w:t>
      </w:r>
    </w:p>
    <w:p w14:paraId="3D2E8B0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uber, M. L., R. A. Perkins, A. Laesecke, D. G. Friend, J. V Sengers, M. J. Assael, I. N. Metaxa, E. Vogel, R. Mareš, and K. Miyagawa. 2009. New international formulation for the viscosity of H2 O. Journal of Physical and Chemical Reference Data 38:101–125.</w:t>
      </w:r>
    </w:p>
    <w:p w14:paraId="3D97BFB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ungate, B. A., J. S. Dukes, M. R. Shaw, Y. Luo, and C. B. Field. 2003. Nitrogen and climate change. Science 302:1512–1513.</w:t>
      </w:r>
    </w:p>
    <w:p w14:paraId="01A2B03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IPCC. 2014. Climate Change 2013 – The Physical Science Basis. Page (Intergovernmental Panel on Climate Change, Ed.). Cambridge University Press.</w:t>
      </w:r>
    </w:p>
    <w:p w14:paraId="594EF49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achurina, O. M., H. Zhang, W. R. Raun, and E. G. Krenzer. 2000. Simultaneous determination of soil aluminum, ammonium- and nitrate- nitrogen using 1 M potassium chloride. Communications in Soil Science and Plant Analysis 31:893–903.</w:t>
      </w:r>
    </w:p>
    <w:p w14:paraId="4509163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atabuchi, M. 2015. LeafArea: An R package for rapid digital analysis of leaf area. Ecological Research 30:1073–1077.</w:t>
      </w:r>
    </w:p>
    <w:p w14:paraId="08A5785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attge, J., W. Knorr, T. Raddatz, and C. Wirth. 2009. Quantifying photosynthetic capacity and </w:t>
      </w:r>
      <w:r w:rsidRPr="00C445DC">
        <w:rPr>
          <w:noProof/>
        </w:rPr>
        <w:lastRenderedPageBreak/>
        <w:t>its relationship to leaf nitrogen content for global-scale terrestrial biosphere models. Global Change Biology 15:976–991.</w:t>
      </w:r>
    </w:p>
    <w:p w14:paraId="4F05BAC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eeling, C. D., W. G. Mook, and P. P. Tans. 1979. Recent trends in the </w:t>
      </w:r>
      <w:r w:rsidRPr="00C445DC">
        <w:rPr>
          <w:noProof/>
          <w:vertAlign w:val="superscript"/>
        </w:rPr>
        <w:t>13</w:t>
      </w:r>
      <w:r w:rsidRPr="00C445DC">
        <w:rPr>
          <w:noProof/>
        </w:rPr>
        <w:t>C/</w:t>
      </w:r>
      <w:r w:rsidRPr="00C445DC">
        <w:rPr>
          <w:noProof/>
          <w:vertAlign w:val="superscript"/>
        </w:rPr>
        <w:t>12</w:t>
      </w:r>
      <w:r w:rsidRPr="00C445DC">
        <w:rPr>
          <w:noProof/>
        </w:rPr>
        <w:t>C ratio of atmospheric carbon dioxide. Nature 277:121–123.</w:t>
      </w:r>
    </w:p>
    <w:p w14:paraId="29DC429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eeney, D. R., and D. W. Nelson. 1983. Nitrogen—Inorganic Forms. Pages 643–698 </w:t>
      </w:r>
      <w:r w:rsidRPr="00C445DC">
        <w:rPr>
          <w:i/>
          <w:iCs/>
          <w:noProof/>
        </w:rPr>
        <w:t>in</w:t>
      </w:r>
      <w:r w:rsidRPr="00C445DC">
        <w:rPr>
          <w:noProof/>
        </w:rPr>
        <w:t xml:space="preserve"> A. L. Page, editor. Methods of Soil Analysis. 2nd edition. ASA and SSSA, Madison, WI, USA.</w:t>
      </w:r>
    </w:p>
    <w:p w14:paraId="01F32E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enward, M. G., and J. H. Roger. 1997. Small sample inference for fixed effects from restricted maximum likelihood. Biometrics 53:983.</w:t>
      </w:r>
    </w:p>
    <w:p w14:paraId="694B3B8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norr, W., and M. Heimann. 2001. Uncertainties in global terrestrial biosphere modeling: 1. A comprehensive sensitivity analysis with a new photosynthesis and energy balance scheme. Global Biogeochemical Cycles 15:207–225.</w:t>
      </w:r>
    </w:p>
    <w:p w14:paraId="0637031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avergne, A., D. Sandoval, V. J. Hare, H. Graven, and I. C. Prentice. 2020. Impacts of soil water stress on the acclimated stomatal limitation of photosynthesis: Insights from stable carbon isotope data. Global Change Biology 26:7158–7172.</w:t>
      </w:r>
    </w:p>
    <w:p w14:paraId="077E1C1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C445DC">
        <w:rPr>
          <w:noProof/>
        </w:rPr>
        <w:lastRenderedPageBreak/>
        <w:t>benchmarking, and impact of forcing uncertainty. Journal of Advances in Modeling Earth Systems 11:4245–4287.</w:t>
      </w:r>
    </w:p>
    <w:p w14:paraId="0C08619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Bauer, D. S., and K. Treseder. 2008. Nitrogen limitation of net primary productivity. Ecology 89:371–379.</w:t>
      </w:r>
    </w:p>
    <w:p w14:paraId="3893CEE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fcheck, J. S. 2016. piecewiseSEM: Piecewise structural equation modelling in r for ecology, evolution, and systematics. Methods in Ecology and Evolution 7:573–579.</w:t>
      </w:r>
    </w:p>
    <w:p w14:paraId="1974EB2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nth, R. 2019. emmeans: estimated marginal means, aka least-squares means.</w:t>
      </w:r>
    </w:p>
    <w:p w14:paraId="356E075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i, W., H. Zhang, G. Huang, R. Liu, H. Wu, C. Zhao, and N. G. McDowell. 2020. Effects of nitrogen enrichment on tree carbon allocation: A global synthesis. Global Ecology and Biogeography 29:573–589.</w:t>
      </w:r>
    </w:p>
    <w:p w14:paraId="591C7C1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iang, X., T. Zhang, X. Lu, D. S. Ellsworth, H. BassiriRad, C. You, D. Wang, P. He, Q. Deng, H. Liu, J. Mo, and Q. Ye. 2020. Global response patterns of plant photosynthesis to nitrogen addition: A meta‐analysis. Global Change Biology 26:3585–3600.</w:t>
      </w:r>
    </w:p>
    <w:p w14:paraId="34D1058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51CEB67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uo, X., T. F. Keenan, J. M. Chen, H. Croft, I. C. Prentice, N. G. Smith, A. P. Walker, H. Wang, R. Wang, C. Xu, and Y. Zhang. 2021. Global variation in the fraction of leaf nitrogen allocated to photosynthesis. Nature Communications 12:4866.</w:t>
      </w:r>
    </w:p>
    <w:p w14:paraId="023B78B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C445DC">
        <w:rPr>
          <w:noProof/>
        </w:rPr>
        <w:lastRenderedPageBreak/>
        <w:t>A review of experimental data. Plant, Cell &amp; Environment 25:1167–1179.</w:t>
      </w:r>
    </w:p>
    <w:p w14:paraId="3E9374E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39F97D8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noda, Y., K. Hikosaka, and T. Hirose. 2004. Allocation of nitrogen to cell walls decreases photosynthetic nitrogen-use efficiency. Functional Ecology 18:419–425.</w:t>
      </w:r>
    </w:p>
    <w:p w14:paraId="335124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noda, Y., I. J. Wright, J. R. Evans, K. Hikosaka, K. Kitajima, Ü. Niinemets, H. Poorter, T. Tosens, and M. Westoby. 2017. Physiological and structural tradeoffs underlying the leaf economics spectrum. New Phytologist 214:1447–1463.</w:t>
      </w:r>
    </w:p>
    <w:p w14:paraId="4AF1D30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ren, R., J. S. Sperry, G. G. Katul, D. E. Pataki, B. E. Ewers, N. Phillips, and K. V. R. Schäfer. 1999. Survey and synthesis of intra- and interspecific variation in stomatal sensitivity to vapour pressure deficit. Plant, Cell and Environment 22:1515–1526.</w:t>
      </w:r>
    </w:p>
    <w:p w14:paraId="3A3AC5C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sborne, C. P., and R. P. Freckleton. 2009. Ecological selection pressures for C4 photosynthesis in the grasses. Proceedings of the Royal Society B: Biological Sciences 276:1753–1760.</w:t>
      </w:r>
    </w:p>
    <w:p w14:paraId="7BC17F1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aillassa, J., I. J. Wright, I. C. Prentice, S. Pepin, N. G. Smith, G. Ethier, A. C. Westerband, L. J. Lamarque, H. Wang, W. K. Cornwell, and V. Maire. 2020. When and where soil is important to modify the carbon and water economy of leaves. New Phytologist 228:121–135.</w:t>
      </w:r>
    </w:p>
    <w:p w14:paraId="49365AF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aul, K. I., P. J. Polglase, A. M. O’Connell, J. C. Carlyle, P. J. Smethurst, and P. K. Khanna. 2003. Defining the relation between soil water content and net nitrogen mineralization. European Journal of Soil Science 54:39–48.</w:t>
      </w:r>
    </w:p>
    <w:p w14:paraId="454DABF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Peng, Y., K. J. Bloomfield, L. A. Cernusak, T. F. Domingues, and I. C. Prentice. 2021. Global </w:t>
      </w:r>
      <w:r w:rsidRPr="00C445DC">
        <w:rPr>
          <w:noProof/>
        </w:rPr>
        <w:lastRenderedPageBreak/>
        <w:t>climate and nutrient controls of photosynthetic capacity. Communications Biology 4:462.</w:t>
      </w:r>
    </w:p>
    <w:p w14:paraId="4FCC3AC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erkowski, E. A., D. W. Frey, C. L. Goodale, and N. G. Smith. (n.d.). Soil nitrogen availability modifies leaf nitrogen economics in mature temperate deciduous forests: a direct test of photosynthetic least-cos theory.</w:t>
      </w:r>
    </w:p>
    <w:p w14:paraId="68F839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5C15B2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inheiro, J., and D. Bates. 2022. nlme: linear and nonlinear mixed effects models.</w:t>
      </w:r>
    </w:p>
    <w:p w14:paraId="35D2C79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oggio, L., L. M. De Sousa, N. H. Batjes, G. B. M. Heuvelink, B. Kempen, E. Ribeiro, and D. Rossiter. 2021. SoilGrids 2.0: Producing soil information for the globe with quantified spatial uncertainty. Soil 7:217–240.</w:t>
      </w:r>
    </w:p>
    <w:p w14:paraId="7240300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rentice, I. C., N. Dong, S. M. Gleason, V. Maire, and I. J. Wright. 2014. Balancing the costs of carbon gain and water transport: testing a new theoretical framework for plant functional ecology. Ecology Letters 17:82–91.</w:t>
      </w:r>
    </w:p>
    <w:p w14:paraId="237EF7D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riestley, C. H. B., and R. J. Taylor. 1972. On the Assessment of Surface Heat Flux and Evaporation Using Large-Scale Parameters. Monthly Weather Review 100:81–92.</w:t>
      </w:r>
    </w:p>
    <w:p w14:paraId="58F6228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59897A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 Core Team. 2021. R: A language and environment for statistical computing. R Foundation for Statistical Computing, Vienna, Austria.</w:t>
      </w:r>
    </w:p>
    <w:p w14:paraId="79FF858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Reichman, G. A., D. L. Grunes, and F. G. Viets. 1966. Effect of Soil Moisture on </w:t>
      </w:r>
      <w:r w:rsidRPr="00C445DC">
        <w:rPr>
          <w:noProof/>
        </w:rPr>
        <w:lastRenderedPageBreak/>
        <w:t>Ammonification and Nitrification in Two Northern Plains Soils. Soil Science Society of America Journal 30:363–366.</w:t>
      </w:r>
    </w:p>
    <w:p w14:paraId="5AB1DF4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ogers, A. 2014. The use and misuse of V</w:t>
      </w:r>
      <w:r w:rsidRPr="00C445DC">
        <w:rPr>
          <w:noProof/>
          <w:vertAlign w:val="subscript"/>
        </w:rPr>
        <w:t>c,max</w:t>
      </w:r>
      <w:r w:rsidRPr="00C445DC">
        <w:rPr>
          <w:noProof/>
        </w:rPr>
        <w:t xml:space="preserve"> in Earth System Models. Photosynthesis Research 119:15–29.</w:t>
      </w:r>
    </w:p>
    <w:p w14:paraId="74D0C91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08C0619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Sage, R. F., and R. W. Pearcy. 1987. The nitrogen use efficiency of C3 and C4 plants: I. Leaf nitrogen, growth, and biomass partitioning in </w:t>
      </w:r>
      <w:r w:rsidRPr="00C445DC">
        <w:rPr>
          <w:i/>
          <w:iCs/>
          <w:noProof/>
        </w:rPr>
        <w:t>Chenopodium album</w:t>
      </w:r>
      <w:r w:rsidRPr="00C445DC">
        <w:rPr>
          <w:noProof/>
        </w:rPr>
        <w:t xml:space="preserve"> (L.) and </w:t>
      </w:r>
      <w:r w:rsidRPr="00C445DC">
        <w:rPr>
          <w:i/>
          <w:iCs/>
          <w:noProof/>
        </w:rPr>
        <w:t>Amaranthus retroflexus</w:t>
      </w:r>
      <w:r w:rsidRPr="00C445DC">
        <w:rPr>
          <w:noProof/>
        </w:rPr>
        <w:t xml:space="preserve"> (L.). Plant Physiology 84:954–958.</w:t>
      </w:r>
    </w:p>
    <w:p w14:paraId="576B86E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axton, K. E., and W. J. Rawls. 2006. Soil water characteristic estimates by texture and organic matter for hydrologic solutions. Soil Science Society of America Journal 70:1569–1578.</w:t>
      </w:r>
    </w:p>
    <w:p w14:paraId="5322876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hmitt, M. R., and G. E. Edwards. 1981. Photosynthetic capacity and nitrogen use efficiency of maize, wheat, and rice: A comparison between C3 and C4 photosynthesis. Journal of Experimental Botany 32:459–466.</w:t>
      </w:r>
    </w:p>
    <w:p w14:paraId="6EB2866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hneider, C. A., W. S. Rasband, and K. W. Eliceiri. 2012. NIH Image to ImageJ: 25 years of image analysis. Nature methods 9:671–675.</w:t>
      </w:r>
    </w:p>
    <w:p w14:paraId="51DB693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ott, H. G., and N. G. Smith. 2022. A Model of C4 Photosynthetic Acclimation Based on Least-Cost Optimality Theory Suitable for Earth System Model Incorporation. Journal of Advances in Modeling Earth Systems 14:1–16.</w:t>
      </w:r>
    </w:p>
    <w:p w14:paraId="69608BF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Shi, M., J. B. Fisher, E. R. Brzostek, and R. P. Phillips. 2016. Carbon cost of plant nitrogen acquisition: Global carbon cycle impact from an improved plant nitrogen cycle in the </w:t>
      </w:r>
      <w:r w:rsidRPr="00C445DC">
        <w:rPr>
          <w:noProof/>
        </w:rPr>
        <w:lastRenderedPageBreak/>
        <w:t>Community Land Model. Global Change Biology 22:1299–1314.</w:t>
      </w:r>
    </w:p>
    <w:p w14:paraId="37E58D6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mith, B., D. Wärlind, A. Arneth, T. Hickler, P. Leadley, J. Siltberg, and S. Zaehle. 2014. Implications of incorporating N cycling and N limitations on primary production in an individual-based dynamic vegetation model. Biogeosciences 11:2027–2054.</w:t>
      </w:r>
    </w:p>
    <w:p w14:paraId="7C6E244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287351D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ark, J. M., and M. K. Firestone. 1995. Mechanisms for soil moisture effects on activity of nitrifying bacteria. Applied and Environmental Microbiology 61:218–221.</w:t>
      </w:r>
    </w:p>
    <w:p w14:paraId="6B16D9C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6AE789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ocker, B. D., J. Zscheischler, T. F. Keenan, I. C. Prentice, J. Peñuelas, and S. I. Seneviratne. 2018. Quantifying soil moisture impacts on light use efficiency across biomes. New Phytologist 218:1430–1449.</w:t>
      </w:r>
    </w:p>
    <w:p w14:paraId="4E563C0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ulman, B. N., D. T. Roman, K. Yi, L. Wang, R. P. Phillips, and K. A. Novick. 2016. High atmospheric demand for water can limit forest carbon uptake and transpiration as severely as dry soil. Geophysical Research Letters 43:9686–9695.</w:t>
      </w:r>
    </w:p>
    <w:p w14:paraId="5D49072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Thieurmel, B., and A. Elmarhraoui. 2019. suncalc: Compute sun position, sunlight phases, moon position, and lunar phase.</w:t>
      </w:r>
    </w:p>
    <w:p w14:paraId="55A4F2C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lastRenderedPageBreak/>
        <w:t>USDA NRCS. 2022. The PLANTS Database. (http://plants.usda.gov, 18 November 2022). National Plant Data Team, Greensboro, NC 27401-4901 USA.</w:t>
      </w:r>
    </w:p>
    <w:p w14:paraId="3402CDA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A98683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73E2088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ng, H., I. C. Prentice, T. F. Keenan, T. W. Davis, I. J. Wright, W. K. Cornwell, B. J. Evans, and C. Peng. 2017a. Towards a universal model for carbon dioxide uptake by plants. Nature Plants 3:734–741.</w:t>
      </w:r>
    </w:p>
    <w:p w14:paraId="416EE08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ng, J., J. M. H. Knops, C. E. Brassil, and C. Mu. 2017b. Increased productivity in wet years drives a decline in ecosystem stability with nitrogen additions in arid grasslands. Ecology 98:1779–1786.</w:t>
      </w:r>
    </w:p>
    <w:p w14:paraId="55A7F2F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ring, E. F., E. A. Perkowski, and N. G. Smith. (n.d.). Soil nitrogen fertilization reduces relative leaf nitrogen allocation to photosynthesis.</w:t>
      </w:r>
    </w:p>
    <w:p w14:paraId="2720740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esterband, A. C., I. J. Wright, V. Maire, J. Paillassa, I. C. Prentice, O. K. Atkin, K. J. Bloomfield, L. A. Cernusak, N. Dong, S. M. Gleason, C. Guilherme Pereira, H. Lambers, M. R. Leishman, Y. Malhi, and R. H. Nolan. 2022. Coordination of photosynthetic traits across soil and climate gradients. Global Change Biology:1–29.</w:t>
      </w:r>
    </w:p>
    <w:p w14:paraId="230FEDE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Wieder, W. R., C. C. Cleveland, W. K. Smith, and K. Todd-Brown. 2015. Future productivity </w:t>
      </w:r>
      <w:r w:rsidRPr="00C445DC">
        <w:rPr>
          <w:noProof/>
        </w:rPr>
        <w:lastRenderedPageBreak/>
        <w:t>and carbon storage limited by terrestrial nutrient availability. Nature Geoscience 8:441–444.</w:t>
      </w:r>
    </w:p>
    <w:p w14:paraId="3526D46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right, I. J., P. B. Reich, and M. Westoby. 2003. Least-cost input mixtures of water and nitrogen for photosynthesis. The American Naturalist 161:98–111.</w:t>
      </w:r>
    </w:p>
    <w:p w14:paraId="2DAFDF5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4F18F2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Yahdjian, L., L. A. Gherardi, and O. E. Sala. 2011. Nitrogen limitation in arid-subhumid ecosystems: A meta-analysis of fertilization studies. Journal of Arid Environments 75:675–680.</w:t>
      </w:r>
    </w:p>
    <w:p w14:paraId="0B1A86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Ziehn, T., J. Kattge, W. Knorr, and M. Scholze. 2011. Improving the predictability of global CO2 assimilation rates under climate change. Geophysical Research Letters 38:L10404.</w:t>
      </w:r>
    </w:p>
    <w:p w14:paraId="58BCB247" w14:textId="13A63949" w:rsidR="00AA3362" w:rsidRPr="00AA3362" w:rsidRDefault="00AA3362" w:rsidP="00C445DC">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7"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8"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62"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63" w:author="Perkowski, Evan A" w:date="2023-01-12T09:49:00Z" w:initials="PEA">
    <w:p w14:paraId="6C0018A5" w14:textId="41FFE74E" w:rsidR="00A20513" w:rsidRDefault="00CD421F" w:rsidP="0054373E">
      <w:pPr>
        <w:pStyle w:val="CommentText"/>
      </w:pPr>
      <w:r>
        <w:rPr>
          <w:rStyle w:val="CommentReference"/>
        </w:rPr>
        <w:annotationRef/>
      </w:r>
      <w:r w:rsidR="00B21ED9">
        <w:t>Corrected the Sage &amp; Pearcy interpretation</w:t>
      </w:r>
      <w:r w:rsidR="0054373E">
        <w:t xml:space="preserve"> and added a few more citations here. I will admit that I am a bit perplexed with suggesting general C4 N-H2O tradeoffs, as C4 species have both higher PNUE and </w:t>
      </w:r>
      <w:proofErr w:type="spellStart"/>
      <w:r w:rsidR="0054373E">
        <w:t>iWUE</w:t>
      </w:r>
      <w:proofErr w:type="spellEnd"/>
      <w:r w:rsidR="0054373E">
        <w:t xml:space="preserve"> than C3 species</w:t>
      </w:r>
    </w:p>
    <w:p w14:paraId="0F885F1C" w14:textId="77777777" w:rsidR="0054373E" w:rsidRDefault="0054373E" w:rsidP="0054373E">
      <w:pPr>
        <w:pStyle w:val="CommentText"/>
      </w:pPr>
    </w:p>
    <w:p w14:paraId="219F6164" w14:textId="71D439FA" w:rsidR="0054373E" w:rsidRPr="00A20513" w:rsidRDefault="0054373E" w:rsidP="0054373E">
      <w:pPr>
        <w:pStyle w:val="CommentText"/>
      </w:pPr>
      <w:r>
        <w:t>I’ve tried to craft something to this note, suggesting possible pathways that beta can modify C4 tradeoffs, though neither option fully explains the downregulation in both Narea and chi</w:t>
      </w:r>
      <w:r w:rsidR="00A631F4">
        <w:t xml:space="preserve"> in C4 species</w:t>
      </w:r>
    </w:p>
  </w:comment>
  <w:comment w:id="114"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15"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16"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139" w:author="Perkowski, Evan A" w:date="2023-01-12T11:04:00Z" w:initials="PEA">
    <w:p w14:paraId="7142BB18" w14:textId="755D1B7F" w:rsidR="00BA6872" w:rsidRDefault="00285FF4">
      <w:pPr>
        <w:pStyle w:val="CommentText"/>
      </w:pPr>
      <w:r>
        <w:rPr>
          <w:rStyle w:val="CommentReference"/>
        </w:rPr>
        <w:annotationRef/>
      </w:r>
      <w:r>
        <w:t xml:space="preserve">I guess I am struggling with the C4 expectation here because observations seem to suggest </w:t>
      </w:r>
      <w:r w:rsidR="00BA6872">
        <w:t>patterns opposite from what’s commonly observed in the field</w:t>
      </w:r>
      <w:r w:rsidR="004E3BFA">
        <w:t xml:space="preserve"> (</w:t>
      </w:r>
      <w:proofErr w:type="gramStart"/>
      <w:r w:rsidR="004E3BFA">
        <w:t>i.e.</w:t>
      </w:r>
      <w:proofErr w:type="gramEnd"/>
      <w:r w:rsidR="004E3BFA">
        <w:t xml:space="preserve"> C4 species have higher PNUE and </w:t>
      </w:r>
      <w:proofErr w:type="spellStart"/>
      <w:r w:rsidR="004E3BFA">
        <w:t>iWUE</w:t>
      </w:r>
      <w:proofErr w:type="spellEnd"/>
      <w:r w:rsidR="004E3BFA">
        <w:t xml:space="preserve"> than C3 species)</w:t>
      </w:r>
    </w:p>
    <w:p w14:paraId="5A8EDDBE" w14:textId="77777777" w:rsidR="00BA6872" w:rsidRDefault="00BA6872">
      <w:pPr>
        <w:pStyle w:val="CommentText"/>
      </w:pPr>
    </w:p>
    <w:p w14:paraId="2C1AB98C" w14:textId="62FDCC8A" w:rsidR="00BA6872" w:rsidRDefault="00BA6872">
      <w:pPr>
        <w:pStyle w:val="CommentText"/>
      </w:pPr>
      <w:r>
        <w:t xml:space="preserve">One question for thought: does back-calculating beta in C4 species include additional costs of PEP maintenance? The calc for chi modifies the fractionation of Rubisco, but there is no explicit way the calc includes any modification in the 13C fractionation </w:t>
      </w:r>
      <w:r w:rsidR="00B44BB1">
        <w:t>due to PEP carboxylase</w:t>
      </w:r>
      <w:r w:rsidR="0004230F">
        <w:t>. Perhaps this is something to discuss in the Discussion?</w:t>
      </w:r>
    </w:p>
  </w:comment>
  <w:comment w:id="188"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89"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190"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 xml:space="preserve">ore closely follow ranges reported in Lavergne et al. (2020) and datasets used to parameterize in </w:t>
      </w:r>
      <w:proofErr w:type="spellStart"/>
      <w:r w:rsidR="00A703BA">
        <w:t>Pmodel</w:t>
      </w:r>
      <w:proofErr w:type="spellEnd"/>
    </w:p>
  </w:comment>
  <w:comment w:id="225"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228" w:author="Nick Smith" w:date="2022-12-30T14:56:00Z" w:initials="NGS">
    <w:p w14:paraId="0D529359" w14:textId="7238A590" w:rsidR="00DF37F5" w:rsidRDefault="00DF37F5">
      <w:pPr>
        <w:pStyle w:val="CommentText"/>
      </w:pPr>
      <w:r>
        <w:rPr>
          <w:rStyle w:val="CommentReference"/>
        </w:rPr>
        <w:annotationRef/>
      </w:r>
      <w:r>
        <w:t xml:space="preserve">This was the one determined </w:t>
      </w:r>
      <w:proofErr w:type="gramStart"/>
      <w:r>
        <w:t>above?</w:t>
      </w:r>
      <w:proofErr w:type="gramEnd"/>
      <w:r>
        <w:t xml:space="preserve"> If so, it might be best to be general here and just add a statement about how the timescales were determined at the end</w:t>
      </w:r>
    </w:p>
  </w:comment>
  <w:comment w:id="229" w:author="Perkowski, Evan A" w:date="2023-01-03T16:55:00Z" w:initials="PEA">
    <w:p w14:paraId="78AEB273" w14:textId="32F911C1" w:rsidR="00B23C7F" w:rsidRDefault="00B23C7F">
      <w:pPr>
        <w:pStyle w:val="CommentText"/>
      </w:pPr>
      <w:r>
        <w:rPr>
          <w:rStyle w:val="CommentReference"/>
        </w:rPr>
        <w:annotationRef/>
      </w:r>
      <w:r>
        <w:t>Done!</w:t>
      </w:r>
    </w:p>
  </w:comment>
  <w:comment w:id="252"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556"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557"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606"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607" w:author="Perkowski, Evan A" w:date="2023-01-04T15:27:00Z" w:initials="PEA">
    <w:p w14:paraId="70737187" w14:textId="4009EB7A" w:rsidR="009A3DE3" w:rsidRDefault="009A3DE3">
      <w:pPr>
        <w:pStyle w:val="CommentText"/>
      </w:pPr>
      <w:r>
        <w:rPr>
          <w:rStyle w:val="CommentReference"/>
        </w:rPr>
        <w:annotationRef/>
      </w:r>
      <w:r>
        <w:t xml:space="preserve">Done! And reformatted to indicate soil vs. climate related (through </w:t>
      </w:r>
      <w:proofErr w:type="gramStart"/>
      <w:r>
        <w:t>Ci:Ca</w:t>
      </w:r>
      <w:proofErr w:type="gramEnd"/>
      <w:r>
        <w:t>) drivers of leaf N</w:t>
      </w:r>
    </w:p>
  </w:comment>
  <w:comment w:id="608"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609" w:author="Perkowski, Evan A" w:date="2023-01-12T14:57:00Z" w:initials="PEA">
    <w:p w14:paraId="764DBE90" w14:textId="4BF1555C" w:rsidR="00DE0E3A" w:rsidRDefault="00DE0E3A">
      <w:pPr>
        <w:pStyle w:val="CommentText"/>
      </w:pPr>
      <w:r>
        <w:rPr>
          <w:rStyle w:val="CommentReference"/>
        </w:rPr>
        <w:annotationRef/>
      </w:r>
      <w:r>
        <w:t>Added!</w:t>
      </w:r>
    </w:p>
  </w:comment>
  <w:comment w:id="742"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743" w:author="Perkowski, Evan A" w:date="2023-01-12T15:53:00Z" w:initials="PEA">
    <w:p w14:paraId="18ED53EC" w14:textId="642D5C6D" w:rsidR="00927477" w:rsidRDefault="00927477">
      <w:pPr>
        <w:pStyle w:val="CommentText"/>
      </w:pPr>
      <w:r>
        <w:rPr>
          <w:rStyle w:val="CommentReference"/>
        </w:rPr>
        <w:annotationRef/>
      </w:r>
      <w:r>
        <w:t>Corrected B-X arrow</w:t>
      </w:r>
    </w:p>
    <w:p w14:paraId="3B3FBF8D" w14:textId="550AB06A" w:rsidR="00927477" w:rsidRDefault="00927477">
      <w:pPr>
        <w:pStyle w:val="CommentText"/>
      </w:pPr>
    </w:p>
    <w:p w14:paraId="161EB784" w14:textId="23D3552F" w:rsidR="00927477" w:rsidRDefault="00927477">
      <w:pPr>
        <w:pStyle w:val="CommentText"/>
      </w:pPr>
      <w:r>
        <w:t>I think we’d expect photosynthetic pathway to be higher in C3 species due to overall less efficient nitrogen usage.</w:t>
      </w:r>
    </w:p>
    <w:p w14:paraId="565ACB97" w14:textId="024558E8" w:rsidR="00927477" w:rsidRDefault="00927477">
      <w:pPr>
        <w:pStyle w:val="CommentText"/>
      </w:pPr>
    </w:p>
    <w:p w14:paraId="12F4E01E" w14:textId="7C8693D4" w:rsidR="00927477" w:rsidRDefault="00927477">
      <w:pPr>
        <w:pStyle w:val="CommentText"/>
      </w:pPr>
      <w:r>
        <w:t xml:space="preserve">I think we’d also expect N-fixers to have higher Narea </w:t>
      </w:r>
      <w:r w:rsidR="00C445DC">
        <w:t>though higher Nmass, though we might also expect low LMA due to highly productive leaves. Nfixer -&gt; Narea relationship is nonsignificant here</w:t>
      </w:r>
    </w:p>
  </w:comment>
  <w:comment w:id="744"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745" w:author="Perkowski, Evan A" w:date="2023-01-12T15:52:00Z" w:initials="PEA">
    <w:p w14:paraId="252C0A1B" w14:textId="220A8514" w:rsidR="00927477" w:rsidRDefault="00927477">
      <w:pPr>
        <w:pStyle w:val="CommentText"/>
      </w:pPr>
      <w:r>
        <w:rPr>
          <w:rStyle w:val="CommentReference"/>
        </w:rPr>
        <w:annotationRef/>
      </w:r>
      <w:r>
        <w:t>Corrected!</w:t>
      </w:r>
    </w:p>
  </w:comment>
  <w:comment w:id="746"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758"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759"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760"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761"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762"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763"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764" w:author="Nick Smith" w:date="2022-12-30T15:45:00Z" w:initials="NGS">
    <w:p w14:paraId="6055224F" w14:textId="2AC0AC65" w:rsidR="00DF37F5" w:rsidRDefault="00DF37F5">
      <w:pPr>
        <w:pStyle w:val="CommentText"/>
      </w:pPr>
      <w:r>
        <w:rPr>
          <w:rStyle w:val="CommentReference"/>
        </w:rPr>
        <w:annotationRef/>
      </w:r>
      <w:r>
        <w:t>Backwards I think</w:t>
      </w:r>
    </w:p>
  </w:comment>
  <w:comment w:id="766"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767"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768"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769"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770"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771"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34341C0E" w15:done="0"/>
  <w15:commentEx w15:paraId="4714D09C" w15:paraIdParent="34341C0E" w15:done="0"/>
  <w15:commentEx w15:paraId="6741E4F5" w15:done="0"/>
  <w15:commentEx w15:paraId="219F6164" w15:paraIdParent="6741E4F5" w15:done="0"/>
  <w15:commentEx w15:paraId="7FA9B2EA" w15:done="1"/>
  <w15:commentEx w15:paraId="1C14FA70" w15:paraIdParent="7FA9B2EA" w15:done="1"/>
  <w15:commentEx w15:paraId="7234AB04" w15:paraIdParent="7FA9B2EA" w15:done="1"/>
  <w15:commentEx w15:paraId="2C1AB98C" w15:done="0"/>
  <w15:commentEx w15:paraId="5B66515C" w15:done="1"/>
  <w15:commentEx w15:paraId="5134DEEC" w15:paraIdParent="5B66515C" w15:done="1"/>
  <w15:commentEx w15:paraId="055E33C9" w15:paraIdParent="5B66515C" w15:done="1"/>
  <w15:commentEx w15:paraId="1DD90EA6" w15:done="0"/>
  <w15:commentEx w15:paraId="0D529359" w15:done="1"/>
  <w15:commentEx w15:paraId="78AEB273" w15:paraIdParent="0D529359"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1"/>
  <w15:commentEx w15:paraId="764DBE90" w15:paraIdParent="698B7B21" w15:done="1"/>
  <w15:commentEx w15:paraId="56BCF464" w15:done="1"/>
  <w15:commentEx w15:paraId="12F4E01E" w15:paraIdParent="56BCF464" w15:done="1"/>
  <w15:commentEx w15:paraId="15A3BA0F" w15:done="1"/>
  <w15:commentEx w15:paraId="252C0A1B" w15:paraIdParent="15A3BA0F" w15:done="1"/>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E7" w16cex:dateUtc="2023-01-03T05:10:00Z"/>
  <w16cex:commentExtensible w16cex:durableId="276A5635" w16cex:dateUtc="2023-01-12T15:49:00Z"/>
  <w16cex:commentExtensible w16cex:durableId="274AAEA3" w16cex:dateUtc="2022-12-19T15:34:00Z"/>
  <w16cex:commentExtensible w16cex:durableId="27696B47" w16cex:dateUtc="2023-01-11T23:07:00Z"/>
  <w16cex:commentExtensible w16cex:durableId="276A67C6" w16cex:dateUtc="2023-01-12T17:04:00Z"/>
  <w16cex:commentExtensible w16cex:durableId="26F2B68B" w16cex:dateUtc="2022-10-13T21:08:00Z"/>
  <w16cex:commentExtensible w16cex:durableId="275FEA1D" w16cex:dateUtc="2023-01-04T18:05:00Z"/>
  <w16cex:commentExtensible w16cex:durableId="276038CE" w16cex:dateUtc="2023-01-04T23:41:00Z"/>
  <w16cex:commentExtensible w16cex:durableId="275EDC72" w16cex:dateUtc="2023-01-03T22:5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6A9E67" w16cex:dateUtc="2023-01-12T20:57:00Z"/>
  <w16cex:commentExtensible w16cex:durableId="276AAB66" w16cex:dateUtc="2023-01-12T21:53:00Z"/>
  <w16cex:commentExtensible w16cex:durableId="276AAB54" w16cex:dateUtc="2023-01-12T21:52: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34341C0E" w16cid:durableId="27596787"/>
  <w16cid:commentId w16cid:paraId="4714D09C" w16cid:durableId="275DE2E7"/>
  <w16cid:commentId w16cid:paraId="6741E4F5" w16cid:durableId="27596E47"/>
  <w16cid:commentId w16cid:paraId="219F6164" w16cid:durableId="276A5635"/>
  <w16cid:commentId w16cid:paraId="7FA9B2EA" w16cid:durableId="274AAEA3"/>
  <w16cid:commentId w16cid:paraId="1C14FA70" w16cid:durableId="275983EE"/>
  <w16cid:commentId w16cid:paraId="7234AB04" w16cid:durableId="27696B47"/>
  <w16cid:commentId w16cid:paraId="2C1AB98C" w16cid:durableId="276A67C6"/>
  <w16cid:commentId w16cid:paraId="5B66515C" w16cid:durableId="26F2B68B"/>
  <w16cid:commentId w16cid:paraId="5134DEEC" w16cid:durableId="275977BB"/>
  <w16cid:commentId w16cid:paraId="055E33C9" w16cid:durableId="275FEA1D"/>
  <w16cid:commentId w16cid:paraId="1DD90EA6" w16cid:durableId="276038CE"/>
  <w16cid:commentId w16cid:paraId="0D529359" w16cid:durableId="27597A95"/>
  <w16cid:commentId w16cid:paraId="78AEB273" w16cid:durableId="275EDC72"/>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764DBE90" w16cid:durableId="276A9E67"/>
  <w16cid:commentId w16cid:paraId="56BCF464" w16cid:durableId="27597FAE"/>
  <w16cid:commentId w16cid:paraId="12F4E01E" w16cid:durableId="276AAB66"/>
  <w16cid:commentId w16cid:paraId="15A3BA0F" w16cid:durableId="275980CD"/>
  <w16cid:commentId w16cid:paraId="252C0A1B" w16cid:durableId="276AAB54"/>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358E1" w14:textId="77777777" w:rsidR="003725F9" w:rsidRDefault="003725F9" w:rsidP="00C14547">
      <w:r>
        <w:separator/>
      </w:r>
    </w:p>
  </w:endnote>
  <w:endnote w:type="continuationSeparator" w:id="0">
    <w:p w14:paraId="6C0C8D6E" w14:textId="77777777" w:rsidR="003725F9" w:rsidRDefault="003725F9"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0A5E0" w14:textId="77777777" w:rsidR="003725F9" w:rsidRDefault="003725F9" w:rsidP="00C14547">
      <w:r>
        <w:separator/>
      </w:r>
    </w:p>
  </w:footnote>
  <w:footnote w:type="continuationSeparator" w:id="0">
    <w:p w14:paraId="11B9D3A7" w14:textId="77777777" w:rsidR="003725F9" w:rsidRDefault="003725F9"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3877"/>
    <w:rsid w:val="00236A96"/>
    <w:rsid w:val="00237201"/>
    <w:rsid w:val="002376EC"/>
    <w:rsid w:val="002418D0"/>
    <w:rsid w:val="002436A2"/>
    <w:rsid w:val="002436ED"/>
    <w:rsid w:val="002455EA"/>
    <w:rsid w:val="00247A83"/>
    <w:rsid w:val="0025039E"/>
    <w:rsid w:val="00253023"/>
    <w:rsid w:val="00256B4E"/>
    <w:rsid w:val="002578A7"/>
    <w:rsid w:val="00263427"/>
    <w:rsid w:val="002728F7"/>
    <w:rsid w:val="00273370"/>
    <w:rsid w:val="0027422C"/>
    <w:rsid w:val="002808EB"/>
    <w:rsid w:val="0028171B"/>
    <w:rsid w:val="002822D0"/>
    <w:rsid w:val="0028276E"/>
    <w:rsid w:val="00282C11"/>
    <w:rsid w:val="00285FF4"/>
    <w:rsid w:val="00287227"/>
    <w:rsid w:val="00287474"/>
    <w:rsid w:val="002901D0"/>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C1B"/>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D73B8"/>
    <w:rsid w:val="004E1E9E"/>
    <w:rsid w:val="004E3BFA"/>
    <w:rsid w:val="004E5019"/>
    <w:rsid w:val="004F2F3C"/>
    <w:rsid w:val="004F7EE5"/>
    <w:rsid w:val="00500C38"/>
    <w:rsid w:val="005022EC"/>
    <w:rsid w:val="00503518"/>
    <w:rsid w:val="00503F5A"/>
    <w:rsid w:val="00504D35"/>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1926"/>
    <w:rsid w:val="0054373E"/>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35E5"/>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27477"/>
    <w:rsid w:val="00930B42"/>
    <w:rsid w:val="009316B8"/>
    <w:rsid w:val="00935CD6"/>
    <w:rsid w:val="0093792E"/>
    <w:rsid w:val="00937D97"/>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44BB1"/>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6872"/>
    <w:rsid w:val="00BA7AE4"/>
    <w:rsid w:val="00BB24B8"/>
    <w:rsid w:val="00BB2870"/>
    <w:rsid w:val="00BB2E9F"/>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A7170"/>
    <w:rsid w:val="00CB0BBD"/>
    <w:rsid w:val="00CB1078"/>
    <w:rsid w:val="00CB1B5D"/>
    <w:rsid w:val="00CB1DA1"/>
    <w:rsid w:val="00CB46AC"/>
    <w:rsid w:val="00CB6B57"/>
    <w:rsid w:val="00CC790F"/>
    <w:rsid w:val="00CD09F5"/>
    <w:rsid w:val="00CD0D7C"/>
    <w:rsid w:val="00CD1292"/>
    <w:rsid w:val="00CD2DCB"/>
    <w:rsid w:val="00CD421F"/>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F0593"/>
    <w:rsid w:val="00DF21B9"/>
    <w:rsid w:val="00DF2328"/>
    <w:rsid w:val="00DF37F5"/>
    <w:rsid w:val="00DF4851"/>
    <w:rsid w:val="00E00412"/>
    <w:rsid w:val="00E012B9"/>
    <w:rsid w:val="00E031B3"/>
    <w:rsid w:val="00E03574"/>
    <w:rsid w:val="00E03BAA"/>
    <w:rsid w:val="00E044AD"/>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rism.oregonstate.edu"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50</Pages>
  <Words>76687</Words>
  <Characters>437120</Characters>
  <Application>Microsoft Office Word</Application>
  <DocSecurity>0</DocSecurity>
  <Lines>3642</Lines>
  <Paragraphs>10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1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2-12-30T23:06:00Z</dcterms:created>
  <dcterms:modified xsi:type="dcterms:W3CDTF">2023-01-12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